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0956E" w14:textId="7A0948F5" w:rsidR="00673700" w:rsidRPr="00B70683" w:rsidRDefault="00673700" w:rsidP="00673700">
      <w:pPr>
        <w:rPr>
          <w:b/>
          <w:sz w:val="28"/>
          <w:lang w:val="en-US" w:bidi="en-US"/>
        </w:rPr>
      </w:pPr>
      <w:r w:rsidRPr="00B70683">
        <w:rPr>
          <w:b/>
          <w:sz w:val="28"/>
          <w:lang w:val="en-US" w:bidi="en-US"/>
        </w:rPr>
        <w:t>Serum protein signatures differentiate paediatric autoimmune/inflammatory disorders</w:t>
      </w:r>
    </w:p>
    <w:p w14:paraId="5140D936" w14:textId="77777777" w:rsidR="00B70683" w:rsidRPr="00673700" w:rsidRDefault="00B70683" w:rsidP="00673700">
      <w:pPr>
        <w:rPr>
          <w:b/>
          <w:lang w:val="en-US" w:bidi="en-US"/>
        </w:rPr>
      </w:pPr>
    </w:p>
    <w:p w14:paraId="25D183D7" w14:textId="14B6E379" w:rsidR="00673700" w:rsidRPr="00673700" w:rsidRDefault="00673700" w:rsidP="00673700">
      <w:pPr>
        <w:rPr>
          <w:b/>
          <w:lang w:val="en-US" w:bidi="en-US"/>
        </w:rPr>
      </w:pPr>
      <w:r w:rsidRPr="00673700">
        <w:rPr>
          <w:b/>
          <w:lang w:val="en-US" w:bidi="en-US"/>
        </w:rPr>
        <w:t>Emil Carlsson</w:t>
      </w:r>
      <w:r w:rsidRPr="00673700">
        <w:rPr>
          <w:b/>
          <w:vertAlign w:val="superscript"/>
          <w:lang w:val="en-US" w:bidi="en-US"/>
        </w:rPr>
        <w:t>1,¶</w:t>
      </w:r>
      <w:r w:rsidRPr="00673700">
        <w:rPr>
          <w:b/>
          <w:lang w:val="en-US" w:bidi="en-US"/>
        </w:rPr>
        <w:t>, Angela Midgley</w:t>
      </w:r>
      <w:r w:rsidRPr="00673700">
        <w:rPr>
          <w:b/>
          <w:vertAlign w:val="superscript"/>
          <w:lang w:val="en-US" w:bidi="en-US"/>
        </w:rPr>
        <w:t>1,¶</w:t>
      </w:r>
      <w:r w:rsidRPr="00673700">
        <w:rPr>
          <w:b/>
          <w:lang w:val="en-US" w:bidi="en-US"/>
        </w:rPr>
        <w:t>, Simon Perkins</w:t>
      </w:r>
      <w:r w:rsidRPr="00673700">
        <w:rPr>
          <w:b/>
          <w:vertAlign w:val="superscript"/>
          <w:lang w:val="en-US" w:bidi="en-US"/>
        </w:rPr>
        <w:t>2,3</w:t>
      </w:r>
      <w:r w:rsidRPr="00673700">
        <w:rPr>
          <w:b/>
          <w:lang w:val="en-US" w:bidi="en-US"/>
        </w:rPr>
        <w:t>, Eva Caamano-Gutierrez</w:t>
      </w:r>
      <w:r w:rsidRPr="00673700">
        <w:rPr>
          <w:b/>
          <w:vertAlign w:val="superscript"/>
          <w:lang w:val="en-US" w:bidi="en-US"/>
        </w:rPr>
        <w:t>2,3</w:t>
      </w:r>
      <w:r w:rsidRPr="00673700">
        <w:rPr>
          <w:b/>
          <w:lang w:val="en-US" w:bidi="en-US"/>
        </w:rPr>
        <w:t>, Jenna</w:t>
      </w:r>
      <w:r w:rsidR="00C1791E">
        <w:rPr>
          <w:b/>
          <w:lang w:val="en-US" w:bidi="en-US"/>
        </w:rPr>
        <w:t xml:space="preserve"> F</w:t>
      </w:r>
      <w:r w:rsidRPr="00673700">
        <w:rPr>
          <w:b/>
          <w:lang w:val="en-US" w:bidi="en-US"/>
        </w:rPr>
        <w:t xml:space="preserve"> Gritzfeld</w:t>
      </w:r>
      <w:r w:rsidRPr="00673700">
        <w:rPr>
          <w:b/>
          <w:vertAlign w:val="superscript"/>
          <w:lang w:val="en-US" w:bidi="en-US"/>
        </w:rPr>
        <w:t>1</w:t>
      </w:r>
      <w:r w:rsidRPr="00673700">
        <w:rPr>
          <w:b/>
          <w:lang w:val="en-US" w:bidi="en-US"/>
        </w:rPr>
        <w:t>, Michael W Beresford</w:t>
      </w:r>
      <w:r w:rsidRPr="00673700">
        <w:rPr>
          <w:b/>
          <w:vertAlign w:val="superscript"/>
          <w:lang w:val="en-US" w:bidi="en-US"/>
        </w:rPr>
        <w:t>1,4,5</w:t>
      </w:r>
      <w:r w:rsidRPr="00673700">
        <w:rPr>
          <w:b/>
          <w:lang w:val="en-US" w:bidi="en-US"/>
        </w:rPr>
        <w:t>, and Christian M Hedrich</w:t>
      </w:r>
      <w:r w:rsidRPr="00673700">
        <w:rPr>
          <w:b/>
          <w:vertAlign w:val="superscript"/>
          <w:lang w:val="en-US" w:bidi="en-US"/>
        </w:rPr>
        <w:t>1,4,5,</w:t>
      </w:r>
      <w:r w:rsidRPr="00673700">
        <w:rPr>
          <w:b/>
          <w:lang w:val="en-US" w:bidi="en-US"/>
        </w:rPr>
        <w:t>*</w:t>
      </w:r>
    </w:p>
    <w:p w14:paraId="71BB91A4" w14:textId="78EB7B79" w:rsidR="00673700" w:rsidRPr="00673700" w:rsidRDefault="00673700" w:rsidP="00C1791E">
      <w:pPr>
        <w:spacing w:after="0"/>
      </w:pPr>
      <w:r w:rsidRPr="00673700">
        <w:rPr>
          <w:vertAlign w:val="superscript"/>
          <w:lang w:val="en-US" w:bidi="en-US"/>
        </w:rPr>
        <w:t>1</w:t>
      </w:r>
      <w:r w:rsidRPr="00673700">
        <w:t>Department of Women's and Children's Health, Institute of Life Course and Medical Sciences, University of Liverpool, Liverpool L14 5AB, United Kingdom</w:t>
      </w:r>
    </w:p>
    <w:p w14:paraId="43CF25CE" w14:textId="1AC24822" w:rsidR="00673700" w:rsidRPr="00673700" w:rsidRDefault="00673700" w:rsidP="00C1791E">
      <w:pPr>
        <w:spacing w:after="0"/>
        <w:rPr>
          <w:lang w:val="en-US" w:bidi="en-US"/>
        </w:rPr>
      </w:pPr>
      <w:r w:rsidRPr="00673700">
        <w:rPr>
          <w:vertAlign w:val="superscript"/>
          <w:lang w:val="en-US" w:bidi="en-US"/>
        </w:rPr>
        <w:t>2</w:t>
      </w:r>
      <w:r w:rsidRPr="00673700">
        <w:rPr>
          <w:lang w:val="en-US" w:bidi="en-US"/>
        </w:rPr>
        <w:t>Computation Biology Facility, Technology Directorate, Faculty of Health and Life Sciences, University of Liverpool, Liverpool L69 7ZB, United Kingdom</w:t>
      </w:r>
    </w:p>
    <w:p w14:paraId="7CEA38F5" w14:textId="0AFD730F" w:rsidR="00673700" w:rsidRPr="00673700" w:rsidRDefault="00673700" w:rsidP="00C1791E">
      <w:pPr>
        <w:spacing w:after="0"/>
      </w:pPr>
      <w:r w:rsidRPr="00673700">
        <w:rPr>
          <w:vertAlign w:val="superscript"/>
          <w:lang w:val="en-US" w:bidi="en-US"/>
        </w:rPr>
        <w:t>3</w:t>
      </w:r>
      <w:r w:rsidRPr="00673700">
        <w:rPr>
          <w:lang w:val="en-US" w:bidi="en-US"/>
        </w:rPr>
        <w:t>Department of Biochemistry and Systems Biology, Institute of Systems, Molecular and Integrative Biology, Faculty of Health and Life Sciences, University of Liverpool, Liverpool L69 7ZB, United Kingdom</w:t>
      </w:r>
      <w:r w:rsidRPr="00673700" w:rsidDel="00C74217">
        <w:t xml:space="preserve"> </w:t>
      </w:r>
    </w:p>
    <w:p w14:paraId="40980923" w14:textId="5D07DFF5" w:rsidR="00673700" w:rsidRPr="00673700" w:rsidRDefault="00673700" w:rsidP="00C1791E">
      <w:pPr>
        <w:spacing w:after="0"/>
      </w:pPr>
      <w:r w:rsidRPr="00673700">
        <w:rPr>
          <w:vertAlign w:val="superscript"/>
          <w:lang w:val="en-US" w:bidi="en-US"/>
        </w:rPr>
        <w:t>4</w:t>
      </w:r>
      <w:r w:rsidRPr="00673700">
        <w:t>Department of Rheumatology, Alder Hey Children's NHS Foundation Trust Hospital, Liverpool L14 5AB, United Kingdom</w:t>
      </w:r>
    </w:p>
    <w:p w14:paraId="23A3608E" w14:textId="387700D9" w:rsidR="00673700" w:rsidRPr="00673700" w:rsidRDefault="00673700" w:rsidP="00C1791E">
      <w:pPr>
        <w:spacing w:after="0"/>
      </w:pPr>
      <w:r w:rsidRPr="00673700">
        <w:rPr>
          <w:vertAlign w:val="superscript"/>
        </w:rPr>
        <w:t>5</w:t>
      </w:r>
      <w:r w:rsidRPr="00673700">
        <w:t xml:space="preserve"> National Institute for Health Research Alder Hey Clinical Research Facility, Alder Hey Children's NHS Foundation Trust Hospital, Liverpool L14 5AB, United Kingdom</w:t>
      </w:r>
    </w:p>
    <w:p w14:paraId="4DBBDD16" w14:textId="006BB75C" w:rsidR="00673700" w:rsidRPr="00673700" w:rsidRDefault="00673700" w:rsidP="00C1791E">
      <w:pPr>
        <w:spacing w:after="0"/>
        <w:rPr>
          <w:lang w:val="en-US" w:bidi="en-US"/>
        </w:rPr>
      </w:pPr>
      <w:r w:rsidRPr="00673700">
        <w:rPr>
          <w:vertAlign w:val="superscript"/>
          <w:lang w:val="en-US" w:bidi="en-US"/>
        </w:rPr>
        <w:t>¶</w:t>
      </w:r>
      <w:r w:rsidRPr="00673700">
        <w:rPr>
          <w:lang w:val="en-US" w:bidi="en-US"/>
        </w:rPr>
        <w:t>Equal contribution to the work presented</w:t>
      </w:r>
    </w:p>
    <w:p w14:paraId="3B1D62FE" w14:textId="7A5B57CA" w:rsidR="00673700" w:rsidRDefault="00673700" w:rsidP="00C1791E">
      <w:pPr>
        <w:rPr>
          <w:iCs/>
          <w:lang w:val="en-US" w:bidi="en-US"/>
        </w:rPr>
      </w:pPr>
      <w:r w:rsidRPr="00673700">
        <w:rPr>
          <w:lang w:val="en-US" w:bidi="en-US"/>
        </w:rPr>
        <w:t xml:space="preserve">*Correspondence: </w:t>
      </w:r>
      <w:r w:rsidRPr="00673700">
        <w:rPr>
          <w:iCs/>
          <w:lang w:val="en-US" w:bidi="en-US"/>
        </w:rPr>
        <w:t>christian.hedrich@liverpool.ac.uk</w:t>
      </w:r>
      <w:r w:rsidRPr="00673700">
        <w:rPr>
          <w:lang w:val="en-US" w:bidi="en-US"/>
        </w:rPr>
        <w:t xml:space="preserve">; Tel.: </w:t>
      </w:r>
      <w:r w:rsidRPr="00673700">
        <w:rPr>
          <w:iCs/>
          <w:lang w:val="en-US" w:bidi="en-US"/>
        </w:rPr>
        <w:t>+44 151 252 5849</w:t>
      </w:r>
    </w:p>
    <w:p w14:paraId="1D43D4D3" w14:textId="77777777" w:rsidR="00B97576" w:rsidRPr="00673700" w:rsidRDefault="00B97576" w:rsidP="00C1791E">
      <w:pPr>
        <w:rPr>
          <w:lang w:val="en-US" w:bidi="en-US"/>
        </w:rPr>
      </w:pPr>
    </w:p>
    <w:p w14:paraId="62112792" w14:textId="645C6FDC" w:rsidR="00884729" w:rsidRDefault="00673700" w:rsidP="00673700">
      <w:pPr>
        <w:rPr>
          <w:b/>
          <w:lang w:val="en-US" w:bidi="en-US"/>
        </w:rPr>
      </w:pPr>
      <w:r w:rsidRPr="00673700">
        <w:rPr>
          <w:b/>
          <w:lang w:val="en-US" w:bidi="en-US"/>
        </w:rPr>
        <w:t>Abstract</w:t>
      </w:r>
    </w:p>
    <w:p w14:paraId="716B877B" w14:textId="710F3E08" w:rsidR="00673700" w:rsidRDefault="00673700" w:rsidP="00673700">
      <w:pPr>
        <w:rPr>
          <w:lang w:val="en-US" w:bidi="en-US"/>
        </w:rPr>
      </w:pPr>
      <w:r w:rsidRPr="00673700">
        <w:rPr>
          <w:lang w:val="en-US" w:bidi="en-US"/>
        </w:rPr>
        <w:t>Because of their rarity, limited awareness among non-specialists, and significant overlaps in their clinical presentation, childhood autoimmune/inflammatory conditions represent a diagnostic and therapeutic challenge. Juvenile idiopathic arthritis (JIA), with its 7 sub-forms, is the most common paediatric “rheumatic” disease. Juvenile-onset systemic lupus erythematosus (jSLE) is a severe autoimmune/inflammatory disease that can affect any organ system and shares clinical features with JIA. To overcome issues around diagnostic approaches in the context of clinical overlap, we aimed at the definition of disease sub-form specific cytokine and chemokine profiles. Serum samples from patients with JIA (n=77) and jSLE (n=48), as well as healthy controls (n=30), were collected. Samples were analysed using the Meso Scale Discovery (MSD) U-PLEX Biomarker Group 1 (hu) panel. Distinct serum protein signatures associate with JIA vs jSLE disease groups. Proteins with high discriminatory ability include IL-23, MIP-1β, MCP-1, M-CSF and MDC. Furthermore, serum IL-18, MIF, MIP-5 and YKL-40 discriminate between systemic JIA and other JIA subtypes. Thus, simultaneous quantification of serum proteins in a panel format may provide an avenue for the diagnosis and monitoring of childhood autoimmune/inflammatory conditions.</w:t>
      </w:r>
    </w:p>
    <w:p w14:paraId="70CBB3B6" w14:textId="77777777" w:rsidR="00B97576" w:rsidRPr="00673700" w:rsidRDefault="00B97576" w:rsidP="00673700">
      <w:pPr>
        <w:rPr>
          <w:lang w:val="en-US" w:bidi="en-US"/>
        </w:rPr>
      </w:pPr>
    </w:p>
    <w:p w14:paraId="45397863" w14:textId="13F6DA3C" w:rsidR="00673700" w:rsidRDefault="00673700" w:rsidP="00673700">
      <w:pPr>
        <w:rPr>
          <w:lang w:val="en-US" w:bidi="en-US"/>
        </w:rPr>
      </w:pPr>
      <w:r w:rsidRPr="00673700">
        <w:rPr>
          <w:b/>
          <w:lang w:val="en-US" w:bidi="en-US"/>
        </w:rPr>
        <w:t xml:space="preserve">Keywords: </w:t>
      </w:r>
      <w:r w:rsidRPr="00673700">
        <w:rPr>
          <w:lang w:val="en-US" w:bidi="en-US"/>
        </w:rPr>
        <w:t>Juvenile idiopathic arthritis; Systemic lupus erythematosus; juvenile; Biomarker; Inflammation; Childhood; Paediatric.</w:t>
      </w:r>
    </w:p>
    <w:p w14:paraId="001EF9FB" w14:textId="77777777" w:rsidR="00B97576" w:rsidRPr="00673700" w:rsidRDefault="00B97576" w:rsidP="00673700">
      <w:pPr>
        <w:rPr>
          <w:lang w:val="en-US" w:bidi="en-US"/>
        </w:rPr>
      </w:pPr>
    </w:p>
    <w:p w14:paraId="7906343C" w14:textId="77777777" w:rsidR="00673700" w:rsidRPr="00673700" w:rsidRDefault="00673700" w:rsidP="00673700">
      <w:pPr>
        <w:rPr>
          <w:b/>
          <w:lang w:val="en-US" w:bidi="en-US"/>
        </w:rPr>
      </w:pPr>
      <w:r w:rsidRPr="00673700">
        <w:rPr>
          <w:b/>
          <w:lang w:val="en-US" w:bidi="en-US"/>
        </w:rPr>
        <w:t>1. Introduction</w:t>
      </w:r>
    </w:p>
    <w:p w14:paraId="7E0EE61E" w14:textId="5BA07B75" w:rsidR="00673700" w:rsidRPr="00673700" w:rsidRDefault="00673700" w:rsidP="00673700">
      <w:r w:rsidRPr="00673700">
        <w:rPr>
          <w:lang w:val="en-US" w:bidi="en-US"/>
        </w:rPr>
        <w:t>Autoimmune/inflammatory conditions represent a diagnostic and therapeutic challenge in pediatrics that is caused by a</w:t>
      </w:r>
      <w:r w:rsidRPr="00673700">
        <w:t xml:space="preserve"> noticeable overlap in clinical features between inflammatory diseases, including </w:t>
      </w:r>
      <w:r w:rsidRPr="00673700">
        <w:lastRenderedPageBreak/>
        <w:t xml:space="preserve">joint swelling and pain, and the somewhat inconsistent presence of systemic symptoms (fevers, skin rashes, lymph node </w:t>
      </w:r>
      <w:r w:rsidR="00F63825">
        <w:t>swelling</w:t>
      </w:r>
      <w:r w:rsidRPr="00673700">
        <w:t xml:space="preserve">, weight loss, fatigue, etc.) and/or autoantibodies. Limited awareness, especially among non-specialists, together with shared and overlapping features can complicate and delay diagnosis and treatment initiation, highlighting the need for improved diagnostic tools </w:t>
      </w:r>
      <w:r w:rsidRPr="00673700">
        <w:fldChar w:fldCharType="begin">
          <w:fldData xml:space="preserve">PEVuZE5vdGU+PENpdGU+PEF1dGhvcj5DaG95PC9BdXRob3I+PFllYXI+MjAwMTwvWWVhcj48UmVj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</w:fldData>
        </w:fldChar>
      </w:r>
      <w:r>
        <w:instrText xml:space="preserve"> ADDIN EN.CITE </w:instrText>
      </w:r>
      <w:r>
        <w:fldChar w:fldCharType="begin">
          <w:fldData xml:space="preserve">PEVuZE5vdGU+PENpdGU+PEF1dGhvcj5DaG95PC9BdXRob3I+PFllYXI+MjAwMTwvWWVhcj48UmVj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</w:fldData>
        </w:fldChar>
      </w:r>
      <w:r>
        <w:instrText xml:space="preserve"> ADDIN EN.CITE.DATA </w:instrText>
      </w:r>
      <w:r>
        <w:fldChar w:fldCharType="end"/>
      </w:r>
      <w:r w:rsidRPr="00673700">
        <w:fldChar w:fldCharType="separate"/>
      </w:r>
      <w:r>
        <w:rPr>
          <w:noProof/>
        </w:rPr>
        <w:t>[1, 2]</w:t>
      </w:r>
      <w:r w:rsidRPr="00673700">
        <w:rPr>
          <w:lang w:val="en-US"/>
        </w:rPr>
        <w:fldChar w:fldCharType="end"/>
      </w:r>
      <w:r w:rsidRPr="00673700">
        <w:t xml:space="preserve"> </w:t>
      </w:r>
      <w:r w:rsidRPr="00673700">
        <w:fldChar w:fldCharType="begin">
          <w:fldData xml:space="preserve">PEVuZE5vdGU+PENpdGU+PEF1dGhvcj5TbWl0aDwvQXV0aG9yPjxZZWFyPjIwMTk8L1llYXI+PFJl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</w:fldData>
        </w:fldChar>
      </w:r>
      <w:r>
        <w:instrText xml:space="preserve"> ADDIN EN.CITE </w:instrText>
      </w:r>
      <w:r>
        <w:fldChar w:fldCharType="begin">
          <w:fldData xml:space="preserve">PEVuZE5vdGU+PENpdGU+PEF1dGhvcj5TbWl0aDwvQXV0aG9yPjxZZWFyPjIwMTk8L1llYXI+PFJl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</w:fldData>
        </w:fldChar>
      </w:r>
      <w:r>
        <w:instrText xml:space="preserve"> ADDIN EN.CITE.DATA </w:instrText>
      </w:r>
      <w:r>
        <w:fldChar w:fldCharType="end"/>
      </w:r>
      <w:r w:rsidRPr="00673700">
        <w:fldChar w:fldCharType="separate"/>
      </w:r>
      <w:r>
        <w:rPr>
          <w:noProof/>
        </w:rPr>
        <w:t>[3]</w:t>
      </w:r>
      <w:r w:rsidRPr="00673700">
        <w:rPr>
          <w:lang w:val="en-US"/>
        </w:rPr>
        <w:fldChar w:fldCharType="end"/>
      </w:r>
      <w:r w:rsidRPr="00673700">
        <w:t>.</w:t>
      </w:r>
    </w:p>
    <w:p w14:paraId="1C9F04B6" w14:textId="16491DD3" w:rsidR="00673700" w:rsidRPr="00673700" w:rsidRDefault="00673700" w:rsidP="00673700">
      <w:r w:rsidRPr="00673700">
        <w:t>Juvenile idiopathic arthritis (JIA) is the most common paediatric autoimmune/inflammatory disease. It is characterised by chronic arthritis (for &gt;6 weeks) of unknown cause that, by definition, presents before the 16</w:t>
      </w:r>
      <w:r w:rsidRPr="00673700">
        <w:rPr>
          <w:vertAlign w:val="superscript"/>
        </w:rPr>
        <w:t>th</w:t>
      </w:r>
      <w:r w:rsidRPr="00673700">
        <w:t xml:space="preserve"> birthday </w:t>
      </w:r>
      <w:r w:rsidRPr="00673700">
        <w:fldChar w:fldCharType="begin">
          <w:fldData xml:space="preserve">PEVuZE5vdGU+PENpdGU+PEF1dGhvcj5SYXZlbGxpPC9BdXRob3I+PFllYXI+MjAwNzwvWWVhcj48
UmVjTnVtPjgwPC9SZWNOdW0+PERpc3BsYXlUZXh0Pls0LCA1XTwvRGlzcGxheVRleHQ+PHJlY29y
ZD48cmVjLW51bWJlcj44MDwvcmVjLW51bWJlcj48Zm9yZWlnbi1rZXlzPjxrZXkgYXBwPSJFTiIg
ZGItaWQ9IjA1ZWZhemFzZTVhcjlnZWF4ZjZ4ZHhkaXBzcno1MGRkd3B6diIgdGltZXN0YW1wPSIx
NTk5NTc2NjA3Ij44MD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xDaXRlPjxBdXRob3I+UHJha2tlbjwvQXV0aG9yPjxZZWFyPjIw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</w:fldData>
        </w:fldChar>
      </w:r>
      <w:r>
        <w:instrText xml:space="preserve"> ADDIN EN.CITE </w:instrText>
      </w:r>
      <w:r>
        <w:fldChar w:fldCharType="begin">
          <w:fldData xml:space="preserve">PEVuZE5vdGU+PENpdGU+PEF1dGhvcj5SYXZlbGxpPC9BdXRob3I+PFllYXI+MjAwNzwvWWVhcj48
UmVjTnVtPjgwPC9SZWNOdW0+PERpc3BsYXlUZXh0Pls0LCA1XTwvRGlzcGxheVRleHQ+PHJlY29y
ZD48cmVjLW51bWJlcj44MDwvcmVjLW51bWJlcj48Zm9yZWlnbi1rZXlzPjxrZXkgYXBwPSJFTiIg
ZGItaWQ9IjA1ZWZhemFzZTVhcjlnZWF4ZjZ4ZHhkaXBzcno1MGRkd3B6diIgdGltZXN0YW1wPSIx
NTk5NTc2NjA3Ij44MD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xDaXRlPjxBdXRob3I+UHJha2tlbjwvQXV0aG9yPjxZZWFyPjIw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</w:fldData>
        </w:fldChar>
      </w:r>
      <w:r>
        <w:instrText xml:space="preserve"> ADDIN EN.CITE.DATA </w:instrText>
      </w:r>
      <w:r>
        <w:fldChar w:fldCharType="end"/>
      </w:r>
      <w:r w:rsidRPr="00673700">
        <w:fldChar w:fldCharType="separate"/>
      </w:r>
      <w:r>
        <w:rPr>
          <w:noProof/>
        </w:rPr>
        <w:t>[4, 5]</w:t>
      </w:r>
      <w:r w:rsidRPr="00673700">
        <w:rPr>
          <w:lang w:val="en-US"/>
        </w:rPr>
        <w:fldChar w:fldCharType="end"/>
      </w:r>
      <w:r w:rsidRPr="00673700">
        <w:t xml:space="preserve">. JIA is an umbrella term for a heterogeneous set of clinical conditions that, following International League of Associations for Rheumatology (ILAR) definitions, can be divided into 7 subgroups based on the number of joints involved (oligo- vs polyarticular) and the presence or absence of extra-articular manifestations and clinical markers </w:t>
      </w:r>
      <w:r w:rsidRPr="00673700">
        <w:fldChar w:fldCharType="begin"/>
      </w:r>
      <w:r>
        <w:instrText xml:space="preserve"> ADDIN EN.CITE &lt;EndNote&gt;&lt;Cite&gt;&lt;Author&gt;Petty&lt;/Author&gt;&lt;Year&gt;2004&lt;/Year&gt;&lt;RecNum&gt;85&lt;/RecNum&gt;&lt;DisplayText&gt;[6]&lt;/DisplayText&gt;&lt;record&gt;&lt;rec-number&gt;85&lt;/rec-number&gt;&lt;foreign-keys&gt;&lt;key app="EN" db-id="05efazase5ar9geaxf6xdxdipsrz50ddwpzv" timestamp="1599578250"&gt;85&lt;/key&gt;&lt;/foreign-keys&gt;&lt;ref-type name="Journal Article"&gt;17&lt;/ref-type&gt;&lt;contributors&gt;&lt;authors&gt;&lt;author&gt;Petty, R. E.&lt;/author&gt;&lt;author&gt;Southwood, T. R.&lt;/author&gt;&lt;author&gt;Manners, P.&lt;/author&gt;&lt;author&gt;Baum, J.&lt;/author&gt;&lt;author&gt;Glass, D. N.&lt;/author&gt;&lt;author&gt;Goldenberg, J.&lt;/author&gt;&lt;author&gt;He, X.&lt;/author&gt;&lt;author&gt;Maldonado-Cocco, J.&lt;/author&gt;&lt;author&gt;Orozco-Alcala, J.&lt;/author&gt;&lt;author&gt;Prieur, A. M.&lt;/author&gt;&lt;author&gt;Suarez-Almazor, M. E.&lt;/author&gt;&lt;author&gt;Woo, P.&lt;/author&gt;&lt;author&gt;International League of Associations for, Rheumatology&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 Rheumatol&lt;/secondary-title&gt;&lt;/titles&gt;&lt;periodical&gt;&lt;full-title&gt;J Rheumatol&lt;/full-title&gt;&lt;/periodical&gt;&lt;pages&gt;390-2&lt;/pages&gt;&lt;volume&gt;31&lt;/volume&gt;&lt;number&gt;2&lt;/number&gt;&lt;edition&gt;2004/02/05&lt;/edition&gt;&lt;keywords&gt;&lt;keyword&gt;Arthritis, Juvenile/*classification/diagnosis&lt;/keyword&gt;&lt;keyword&gt;Canada&lt;/keyword&gt;&lt;keyword&gt;Child&lt;/keyword&gt;&lt;keyword&gt;Humans&lt;/keyword&gt;&lt;keyword&gt;Rheumatology/*standards&lt;/keyword&gt;&lt;/keywords&gt;&lt;dates&gt;&lt;year&gt;2004&lt;/year&gt;&lt;pub-dates&gt;&lt;date&gt;Feb&lt;/date&gt;&lt;/pub-dates&gt;&lt;/dates&gt;&lt;isbn&gt;0315-162X (Print)&amp;#xD;0315-162X (Linking)&lt;/isbn&gt;&lt;accession-num&gt;14760812&lt;/accession-num&gt;&lt;urls&gt;&lt;related-urls&gt;&lt;url&gt;https://www.ncbi.nlm.nih.gov/pubmed/14760812&lt;/url&gt;&lt;/related-urls&gt;&lt;/urls&gt;&lt;/record&gt;&lt;/Cite&gt;&lt;/EndNote&gt;</w:instrText>
      </w:r>
      <w:r w:rsidRPr="00673700">
        <w:fldChar w:fldCharType="separate"/>
      </w:r>
      <w:r>
        <w:rPr>
          <w:noProof/>
        </w:rPr>
        <w:t>[6]</w:t>
      </w:r>
      <w:r w:rsidRPr="00673700">
        <w:rPr>
          <w:lang w:val="en-US"/>
        </w:rPr>
        <w:fldChar w:fldCharType="end"/>
      </w:r>
      <w:r w:rsidRPr="00673700">
        <w:t xml:space="preserve">. The pathophysiology of JIA is complex, and likely varies between the 7 subforms, but cytokine dysregulation has been discussed as a key event </w:t>
      </w:r>
      <w:r w:rsidRPr="00673700">
        <w:fldChar w:fldCharType="begin">
          <w:fldData xml:space="preserve">PEVuZE5vdGU+PENpdGU+PEF1dGhvcj5kZSBKYWdlcjwvQXV0aG9yPjxZZWFyPjIwMDc8L1llYXI+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</w:fldData>
        </w:fldChar>
      </w:r>
      <w:r>
        <w:instrText xml:space="preserve"> ADDIN EN.CITE </w:instrText>
      </w:r>
      <w:r>
        <w:fldChar w:fldCharType="begin">
          <w:fldData xml:space="preserve">PEVuZE5vdGU+PENpdGU+PEF1dGhvcj5kZSBKYWdlcjwvQXV0aG9yPjxZZWFyPjIwMDc8L1llYXI+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</w:fldData>
        </w:fldChar>
      </w:r>
      <w:r>
        <w:instrText xml:space="preserve"> ADDIN EN.CITE.DATA </w:instrText>
      </w:r>
      <w:r>
        <w:fldChar w:fldCharType="end"/>
      </w:r>
      <w:r w:rsidRPr="00673700">
        <w:fldChar w:fldCharType="separate"/>
      </w:r>
      <w:r>
        <w:rPr>
          <w:noProof/>
        </w:rPr>
        <w:t>[2, 7-9]</w:t>
      </w:r>
      <w:r w:rsidRPr="00673700">
        <w:rPr>
          <w:lang w:val="en-US"/>
        </w:rPr>
        <w:fldChar w:fldCharType="end"/>
      </w:r>
      <w:r w:rsidRPr="00673700">
        <w:t xml:space="preserve">. As currently no cure exists for JIA, “achievement of remission” is the therapeutic goal. Treatment options include non-steroidal anti-inflammatory drugs (NSAIDs), corticosteroids, disease-modifying anti-rheumatic drugs (DMARDs; e.g. methotrexate), and biopharmaceutical drugs (e.g. anti-TNFα and anti-IL6 antibodies) </w:t>
      </w:r>
      <w:r w:rsidRPr="00673700">
        <w:fldChar w:fldCharType="begin"/>
      </w:r>
      <w:r>
        <w:instrText xml:space="preserve"> ADDIN EN.CITE &lt;EndNote&gt;&lt;Cite&gt;&lt;Author&gt;Ruth&lt;/Author&gt;&lt;Year&gt;2012&lt;/Year&gt;&lt;RecNum&gt;86&lt;/RecNum&gt;&lt;DisplayText&gt;[10]&lt;/DisplayText&gt;&lt;record&gt;&lt;rec-number&gt;86&lt;/rec-number&gt;&lt;foreign-keys&gt;&lt;key app="EN" db-id="05efazase5ar9geaxf6xdxdipsrz50ddwpzv" timestamp="1599579286"&gt;86&lt;/key&gt;&lt;/foreign-keys&gt;&lt;ref-type name="Journal Article"&gt;17&lt;/ref-type&gt;&lt;contributors&gt;&lt;authors&gt;&lt;author&gt;Ruth, N. M.&lt;/author&gt;&lt;author&gt;Passo, M. H.&lt;/author&gt;&lt;/authors&gt;&lt;/contributors&gt;&lt;titles&gt;&lt;title&gt;Juvenile idiopathic arthritis: management and therapeutic options&lt;/title&gt;&lt;secondary-title&gt;Ther Adv Musculoskelet Dis&lt;/secondary-title&gt;&lt;/titles&gt;&lt;periodical&gt;&lt;full-title&gt;Ther Adv Musculoskelet Dis&lt;/full-title&gt;&lt;/periodical&gt;&lt;pages&gt;99-110&lt;/pages&gt;&lt;volume&gt;4&lt;/volume&gt;&lt;number&gt;2&lt;/number&gt;&lt;edition&gt;2012/08/08&lt;/edition&gt;&lt;keywords&gt;&lt;keyword&gt;disease-modifying agents&lt;/keyword&gt;&lt;keyword&gt;interleukin-1 blockade&lt;/keyword&gt;&lt;keyword&gt;interleukin-6 blockade&lt;/keyword&gt;&lt;keyword&gt;juvenile idiopathic arthritis&lt;/keyword&gt;&lt;keyword&gt;non-steroidal anti-inflammatory drugs&lt;/keyword&gt;&lt;keyword&gt;selective B-cell blockade&lt;/keyword&gt;&lt;keyword&gt;selective costimulation modulators&lt;/keyword&gt;&lt;keyword&gt;tumor necrosis factor alpha inhibitors&lt;/keyword&gt;&lt;/keywords&gt;&lt;dates&gt;&lt;year&gt;2012&lt;/year&gt;&lt;pub-dates&gt;&lt;date&gt;Apr&lt;/date&gt;&lt;/pub-dates&gt;&lt;/dates&gt;&lt;isbn&gt;1759-7218 (Electronic)&amp;#xD;1759-720X (Linking)&lt;/isbn&gt;&lt;accession-num&gt;22870498&lt;/accession-num&gt;&lt;urls&gt;&lt;related-urls&gt;&lt;url&gt;https://www.ncbi.nlm.nih.gov/pubmed/22870498&lt;/url&gt;&lt;/related-urls&gt;&lt;/urls&gt;&lt;custom2&gt;PMC3383518&lt;/custom2&gt;&lt;electronic-resource-num&gt;10.1177/1759720X11413630&lt;/electronic-resource-num&gt;&lt;/record&gt;&lt;/Cite&gt;&lt;/EndNote&gt;</w:instrText>
      </w:r>
      <w:r w:rsidRPr="00673700">
        <w:fldChar w:fldCharType="separate"/>
      </w:r>
      <w:r>
        <w:rPr>
          <w:noProof/>
        </w:rPr>
        <w:t>[10]</w:t>
      </w:r>
      <w:r w:rsidRPr="00673700">
        <w:rPr>
          <w:lang w:val="en-US"/>
        </w:rPr>
        <w:fldChar w:fldCharType="end"/>
      </w:r>
      <w:r w:rsidRPr="00673700">
        <w:t>.</w:t>
      </w:r>
    </w:p>
    <w:p w14:paraId="1B847EAE" w14:textId="51F766AE" w:rsidR="00673700" w:rsidRPr="00673700" w:rsidRDefault="00673700" w:rsidP="00673700">
      <w:r w:rsidRPr="00673700">
        <w:t xml:space="preserve">Juvenile-onset SLE is a complex systemic autoimmune/inflammatory disease that can affect any organ system </w:t>
      </w:r>
      <w:r w:rsidRPr="00673700">
        <w:fldChar w:fldCharType="begin">
          <w:fldData xml:space="preserve">PEVuZE5vdGU+PENpdGU+PEF1dGhvcj5TbWl0aDwvQXV0aG9yPjxZZWFyPjIwMTk8L1llYXI+PFJl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NocmlzdGlhbi5oZWRyaWNoQGxp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</w:fldData>
        </w:fldChar>
      </w:r>
      <w:r>
        <w:instrText xml:space="preserve"> ADDIN EN.CITE </w:instrText>
      </w:r>
      <w:r>
        <w:fldChar w:fldCharType="begin">
          <w:fldData xml:space="preserve">PEVuZE5vdGU+PENpdGU+PEF1dGhvcj5TbWl0aDwvQXV0aG9yPjxZZWFyPjIwMTk8L1llYXI+PFJl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NocmlzdGlhbi5oZWRyaWNoQGxp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</w:fldData>
        </w:fldChar>
      </w:r>
      <w:r>
        <w:instrText xml:space="preserve"> ADDIN EN.CITE.DATA </w:instrText>
      </w:r>
      <w:r>
        <w:fldChar w:fldCharType="end"/>
      </w:r>
      <w:r w:rsidRPr="00673700">
        <w:fldChar w:fldCharType="separate"/>
      </w:r>
      <w:r>
        <w:rPr>
          <w:noProof/>
        </w:rPr>
        <w:t>[3]</w:t>
      </w:r>
      <w:r w:rsidRPr="00673700">
        <w:rPr>
          <w:lang w:val="en-US"/>
        </w:rPr>
        <w:fldChar w:fldCharType="end"/>
      </w:r>
      <w:r w:rsidRPr="00673700">
        <w:t xml:space="preserve">. The disease is highly heterogeneous in its clinical presentation, severity and outcomes </w:t>
      </w:r>
      <w:r w:rsidRPr="00673700">
        <w:fldChar w:fldCharType="begin">
          <w:fldData xml:space="preserve">PEVuZE5vdGU+PENpdGU+PEF1dGhvcj5XYXRzb248L0F1dGhvcj48WWVhcj4yMDEyPC9ZZWFyPjxS
ZWNOdW0+ODc8L1JlY051bT48RGlzcGxheVRleHQ+WzExXTwvRGlzcGxheVRleHQ+PHJlY29yZD48
cmVjLW51bWJlcj44NzwvcmVjLW51bWJlcj48Zm9yZWlnbi1rZXlzPjxrZXkgYXBwPSJFTiIgZGIt
aWQ9IjA1ZWZhemFzZTVhcjlnZWF4ZjZ4ZHhkaXBzcno1MGRkd3B6diIgdGltZXN0YW1wPSIxNTk5
NTgwMjA2Ij44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instrText xml:space="preserve"> ADDIN EN.CITE </w:instrText>
      </w:r>
      <w:r>
        <w:fldChar w:fldCharType="begin">
          <w:fldData xml:space="preserve">PEVuZE5vdGU+PENpdGU+PEF1dGhvcj5XYXRzb248L0F1dGhvcj48WWVhcj4yMDEyPC9ZZWFyPjxS
ZWNOdW0+ODc8L1JlY051bT48RGlzcGxheVRleHQ+WzExXTwvRGlzcGxheVRleHQ+PHJlY29yZD48
cmVjLW51bWJlcj44NzwvcmVjLW51bWJlcj48Zm9yZWlnbi1rZXlzPjxrZXkgYXBwPSJFTiIgZGIt
aWQ9IjA1ZWZhemFzZTVhcjlnZWF4ZjZ4ZHhkaXBzcno1MGRkd3B6diIgdGltZXN0YW1wPSIxNTk5
NTgwMjA2Ij44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instrText xml:space="preserve"> ADDIN EN.CITE.DATA </w:instrText>
      </w:r>
      <w:r>
        <w:fldChar w:fldCharType="end"/>
      </w:r>
      <w:r w:rsidRPr="00673700">
        <w:fldChar w:fldCharType="separate"/>
      </w:r>
      <w:r>
        <w:rPr>
          <w:noProof/>
        </w:rPr>
        <w:t>[11]</w:t>
      </w:r>
      <w:r w:rsidRPr="00673700">
        <w:rPr>
          <w:lang w:val="en-US"/>
        </w:rPr>
        <w:fldChar w:fldCharType="end"/>
      </w:r>
      <w:r w:rsidRPr="00673700">
        <w:rPr>
          <w:lang w:val="en-US" w:bidi="en-US"/>
        </w:rPr>
        <w:t>. Notably, jSLE</w:t>
      </w:r>
      <w:r w:rsidRPr="00673700">
        <w:t xml:space="preserve"> is typically more severe as compared to adult-onset SLE with higher disease activity, and increased organ involvement and damage </w:t>
      </w:r>
      <w:r w:rsidRPr="00673700">
        <w:fldChar w:fldCharType="begin">
          <w:fldData xml:space="preserve">PEVuZE5vdGU+PENpdGU+PEF1dGhvcj5UdWNrZXI8L0F1dGhvcj48WWVhcj4yMDA4PC9ZZWFyPjxS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HB1Yi1kYXRl
cz48ZGF0ZT5BcHI8L2RhdGU+PC9wdWItZGF0ZXM+PC9kYXRlcz48aXNibj4wOTYxLTIwMzMgKFBy
aW50KSYjeEQ7MDk2MS0yMDMzIChMaW5raW5nKTwvaXNibj48YWNjZXNzaW9uLW51bT4xODQxMzQx
MzwvYWNjZXNzaW9uLW51bT48dXJscz48cmVsYXRlZC11cmxzPjx1cmw+aHR0cHM6Ly93d3cubmNi
aS5ubG0ubmloLmdvdi9wdWJtZWQvMTg0MTM0MTM8L3VybD48L3JlbGF0ZWQtdXJscz48L3VybHM+
PGN1c3RvbTI+UE1DMjgxODA0NDwvY3VzdG9tMj48ZWxlY3Ryb25pYy1yZXNvdXJjZS1udW0+MTAu
MTE3Ny8wOTYxMjAzMzA3MDg3ODc1PC9lbGVjdHJvbmljLXJlc291cmNlLW51bT48L3JlY29yZD48
L0NpdGU+PC9FbmROb3RlPn==
</w:fldData>
        </w:fldChar>
      </w:r>
      <w:r>
        <w:instrText xml:space="preserve"> ADDIN EN.CITE </w:instrText>
      </w:r>
      <w:r>
        <w:fldChar w:fldCharType="begin">
          <w:fldData xml:space="preserve">PEVuZE5vdGU+PENpdGU+PEF1dGhvcj5UdWNrZXI8L0F1dGhvcj48WWVhcj4yMDA4PC9ZZWFyPjxS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HB1Yi1kYXRl
cz48ZGF0ZT5BcHI8L2RhdGU+PC9wdWItZGF0ZXM+PC9kYXRlcz48aXNibj4wOTYxLTIwMzMgKFBy
aW50KSYjeEQ7MDk2MS0yMDMzIChMaW5raW5nKTwvaXNibj48YWNjZXNzaW9uLW51bT4xODQxMzQx
MzwvYWNjZXNzaW9uLW51bT48dXJscz48cmVsYXRlZC11cmxzPjx1cmw+aHR0cHM6Ly93d3cubmNi
aS5ubG0ubmloLmdvdi9wdWJtZWQvMTg0MTM0MTM8L3VybD48L3JlbGF0ZWQtdXJscz48L3VybHM+
PGN1c3RvbTI+UE1DMjgxODA0NDwvY3VzdG9tMj48ZWxlY3Ryb25pYy1yZXNvdXJjZS1udW0+MTAu
MTE3Ny8wOTYxMjAzMzA3MDg3ODc1PC9lbGVjdHJvbmljLXJlc291cmNlLW51bT48L3JlY29yZD48
L0NpdGU+PC9FbmROb3RlPn==
</w:fldData>
        </w:fldChar>
      </w:r>
      <w:r>
        <w:instrText xml:space="preserve"> ADDIN EN.CITE.DATA </w:instrText>
      </w:r>
      <w:r>
        <w:fldChar w:fldCharType="end"/>
      </w:r>
      <w:r w:rsidRPr="00673700">
        <w:fldChar w:fldCharType="separate"/>
      </w:r>
      <w:r>
        <w:rPr>
          <w:noProof/>
        </w:rPr>
        <w:t>[12]</w:t>
      </w:r>
      <w:r w:rsidRPr="00673700">
        <w:rPr>
          <w:lang w:val="en-US"/>
        </w:rPr>
        <w:fldChar w:fldCharType="end"/>
      </w:r>
      <w:r w:rsidRPr="00673700">
        <w:t xml:space="preserve">. The molecular pathophysiology of jSLE is incompletely understood. Especially in children, genetic pre-disposition plays a significant role, but in most individuals affected by SLE additional acquired mechanisms are necessary to result in disease expression </w:t>
      </w:r>
      <w:r w:rsidRPr="00673700">
        <w:fldChar w:fldCharType="begin">
          <w:fldData xml:space="preserve">PEVuZE5vdGU+PENpdGU+PEF1dGhvcj5DaGFycmFzPC9BdXRob3I+PFllYXI+MjAyMTwvWWVhcj48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VzbWl0aDhAbGl2ZXJwb29sLmFj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</w:fldData>
        </w:fldChar>
      </w:r>
      <w:r>
        <w:instrText xml:space="preserve"> ADDIN EN.CITE </w:instrText>
      </w:r>
      <w:r>
        <w:fldChar w:fldCharType="begin">
          <w:fldData xml:space="preserve">PEVuZE5vdGU+PENpdGU+PEF1dGhvcj5DaGFycmFzPC9BdXRob3I+PFllYXI+MjAyMTwvWWVhcj48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VzbWl0aDhAbGl2ZXJwb29sLmFj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</w:fldData>
        </w:fldChar>
      </w:r>
      <w:r>
        <w:instrText xml:space="preserve"> ADDIN EN.CITE.DATA </w:instrText>
      </w:r>
      <w:r>
        <w:fldChar w:fldCharType="end"/>
      </w:r>
      <w:r w:rsidRPr="00673700">
        <w:fldChar w:fldCharType="separate"/>
      </w:r>
      <w:r>
        <w:rPr>
          <w:noProof/>
        </w:rPr>
        <w:t>[3, 13, 14]</w:t>
      </w:r>
      <w:r w:rsidRPr="00673700">
        <w:rPr>
          <w:lang w:val="en-US"/>
        </w:rPr>
        <w:fldChar w:fldCharType="end"/>
      </w:r>
      <w:r w:rsidRPr="00673700">
        <w:t xml:space="preserve">. Children, when compared to adult-onset SLE patients, more frequently experience musculoskeletal involvement, particularly at early disease stages, which can complicate the differentiation between JIA and SLE in individual cases </w:t>
      </w:r>
      <w:r w:rsidRPr="00673700">
        <w:fldChar w:fldCharType="begin">
          <w:fldData xml:space="preserve">PEVuZE5vdGU+PENpdGU+PEF1dGhvcj5CcnVubmVyPC9BdXRob3I+PFllYXI+MjAwODwvWWVhcj48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</w:fldData>
        </w:fldChar>
      </w:r>
      <w:r>
        <w:instrText xml:space="preserve"> ADDIN EN.CITE </w:instrText>
      </w:r>
      <w:r>
        <w:fldChar w:fldCharType="begin">
          <w:fldData xml:space="preserve">PEVuZE5vdGU+PENpdGU+PEF1dGhvcj5CcnVubmVyPC9BdXRob3I+PFllYXI+MjAwODwvWWVhcj48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</w:fldData>
        </w:fldChar>
      </w:r>
      <w:r>
        <w:instrText xml:space="preserve"> ADDIN EN.CITE.DATA </w:instrText>
      </w:r>
      <w:r>
        <w:fldChar w:fldCharType="end"/>
      </w:r>
      <w:r w:rsidRPr="00673700">
        <w:fldChar w:fldCharType="separate"/>
      </w:r>
      <w:r>
        <w:rPr>
          <w:noProof/>
        </w:rPr>
        <w:t>[12, 15]</w:t>
      </w:r>
      <w:r w:rsidRPr="00673700">
        <w:rPr>
          <w:lang w:val="en-US"/>
        </w:rPr>
        <w:fldChar w:fldCharType="end"/>
      </w:r>
      <w:r w:rsidRPr="00673700">
        <w:t xml:space="preserve">. Treatment aims at limiting inflammation and damage; options include corticosteroids, anti-malarial drugs (usually hydroxychloroquine), DMARDs, cytotoxic drugs (cyclophosphamide), and biopharmaceutical drugs (e.g. anti-CD20 and anti-BLYS antibodies) </w:t>
      </w:r>
      <w:r w:rsidRPr="00673700">
        <w:fldChar w:fldCharType="begin">
          <w:fldData xml:space="preserve">PEVuZE5vdGU+PENpdGU+PEF1dGhvcj5IZWRyaWNoPC9BdXRob3I+PFllYXI+MjAxNzwvWWVhcj48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jwvYXV0aC1hZGRyZXNz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==
</w:fldData>
        </w:fldChar>
      </w:r>
      <w:r>
        <w:instrText xml:space="preserve"> ADDIN EN.CITE </w:instrText>
      </w:r>
      <w:r>
        <w:fldChar w:fldCharType="begin">
          <w:fldData xml:space="preserve">PEVuZE5vdGU+PENpdGU+PEF1dGhvcj5IZWRyaWNoPC9BdXRob3I+PFllYXI+MjAxNzwvWWVhcj48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jwvYXV0aC1hZGRyZXNz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==
</w:fldData>
        </w:fldChar>
      </w:r>
      <w:r>
        <w:instrText xml:space="preserve"> ADDIN EN.CITE.DATA </w:instrText>
      </w:r>
      <w:r>
        <w:fldChar w:fldCharType="end"/>
      </w:r>
      <w:r w:rsidRPr="00673700">
        <w:fldChar w:fldCharType="separate"/>
      </w:r>
      <w:r>
        <w:rPr>
          <w:noProof/>
        </w:rPr>
        <w:t>[14]</w:t>
      </w:r>
      <w:r w:rsidRPr="00673700">
        <w:rPr>
          <w:lang w:val="en-US"/>
        </w:rPr>
        <w:fldChar w:fldCharType="end"/>
      </w:r>
      <w:r w:rsidRPr="00673700">
        <w:t>.</w:t>
      </w:r>
    </w:p>
    <w:p w14:paraId="79F3D08D" w14:textId="0126458E" w:rsidR="00673700" w:rsidRDefault="00673700" w:rsidP="00673700">
      <w:pPr>
        <w:rPr>
          <w:lang w:val="en-US"/>
        </w:rPr>
      </w:pPr>
      <w:r w:rsidRPr="00673700">
        <w:t xml:space="preserve">Early diagnosis and initiation of treatment is associated with improved outcomes in both JIA </w:t>
      </w:r>
      <w:r w:rsidRPr="00673700">
        <w:fldChar w:fldCharType="begin">
          <w:fldData xml:space="preserve">PEVuZE5vdGU+PENpdGU+PEF1dGhvcj5BbGJlcnM8L0F1dGhvcj48WWVhcj4yMDA5PC9ZZWFyPjxS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</w:fldData>
        </w:fldChar>
      </w:r>
      <w:r>
        <w:instrText xml:space="preserve"> ADDIN EN.CITE </w:instrText>
      </w:r>
      <w:r>
        <w:fldChar w:fldCharType="begin">
          <w:fldData xml:space="preserve">PEVuZE5vdGU+PENpdGU+PEF1dGhvcj5BbGJlcnM8L0F1dGhvcj48WWVhcj4yMDA5PC9ZZWFyPjxS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</w:fldData>
        </w:fldChar>
      </w:r>
      <w:r>
        <w:instrText xml:space="preserve"> ADDIN EN.CITE.DATA </w:instrText>
      </w:r>
      <w:r>
        <w:fldChar w:fldCharType="end"/>
      </w:r>
      <w:r w:rsidRPr="00673700">
        <w:fldChar w:fldCharType="separate"/>
      </w:r>
      <w:r>
        <w:rPr>
          <w:noProof/>
        </w:rPr>
        <w:t>[16]</w:t>
      </w:r>
      <w:r w:rsidRPr="00673700">
        <w:rPr>
          <w:lang w:val="en-US"/>
        </w:rPr>
        <w:fldChar w:fldCharType="end"/>
      </w:r>
      <w:r w:rsidRPr="00673700">
        <w:t xml:space="preserve"> and jSLE </w:t>
      </w:r>
      <w:r w:rsidRPr="00673700">
        <w:fldChar w:fldCharType="begin">
          <w:fldData xml:space="preserve">PEVuZE5vdGU+PENpdGU+PEF1dGhvcj5PdHRlbjwvQXV0aG9yPjxZZWFyPjIwMTA8L1llYXI+PFJl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</w:fldData>
        </w:fldChar>
      </w:r>
      <w:r>
        <w:instrText xml:space="preserve"> ADDIN EN.CITE </w:instrText>
      </w:r>
      <w:r>
        <w:fldChar w:fldCharType="begin">
          <w:fldData xml:space="preserve">PEVuZE5vdGU+PENpdGU+PEF1dGhvcj5PdHRlbjwvQXV0aG9yPjxZZWFyPjIwMTA8L1llYXI+PFJl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</w:fldData>
        </w:fldChar>
      </w:r>
      <w:r>
        <w:instrText xml:space="preserve"> ADDIN EN.CITE.DATA </w:instrText>
      </w:r>
      <w:r>
        <w:fldChar w:fldCharType="end"/>
      </w:r>
      <w:r w:rsidRPr="00673700">
        <w:fldChar w:fldCharType="separate"/>
      </w:r>
      <w:r>
        <w:rPr>
          <w:noProof/>
        </w:rPr>
        <w:t>[17]</w:t>
      </w:r>
      <w:r w:rsidRPr="00673700">
        <w:rPr>
          <w:lang w:val="en-US"/>
        </w:rPr>
        <w:fldChar w:fldCharType="end"/>
      </w:r>
      <w:r w:rsidRPr="00673700">
        <w:rPr>
          <w:lang w:val="en-US"/>
        </w:rPr>
        <w:t xml:space="preserve">. Unfortunately, </w:t>
      </w:r>
      <w:r w:rsidRPr="00673700">
        <w:t xml:space="preserve">delays are common </w:t>
      </w:r>
      <w:r w:rsidRPr="00673700">
        <w:fldChar w:fldCharType="begin">
          <w:fldData xml:space="preserve">PEVuZE5vdGU+PENpdGU+PEF1dGhvcj5Gb3N0ZXI8L0F1dGhvcj48WWVhcj4yMDA3PC9ZZWFyPjxS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</w:fldData>
        </w:fldChar>
      </w:r>
      <w:r>
        <w:instrText xml:space="preserve"> ADDIN EN.CITE </w:instrText>
      </w:r>
      <w:r>
        <w:fldChar w:fldCharType="begin">
          <w:fldData xml:space="preserve">PEVuZE5vdGU+PENpdGU+PEF1dGhvcj5Gb3N0ZXI8L0F1dGhvcj48WWVhcj4yMDA3PC9ZZWFyPjxS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</w:fldData>
        </w:fldChar>
      </w:r>
      <w:r>
        <w:instrText xml:space="preserve"> ADDIN EN.CITE.DATA </w:instrText>
      </w:r>
      <w:r>
        <w:fldChar w:fldCharType="end"/>
      </w:r>
      <w:r w:rsidRPr="00673700">
        <w:fldChar w:fldCharType="separate"/>
      </w:r>
      <w:r>
        <w:rPr>
          <w:noProof/>
        </w:rPr>
        <w:t>[18-20]</w:t>
      </w:r>
      <w:r w:rsidRPr="00673700">
        <w:rPr>
          <w:lang w:val="en-US"/>
        </w:rPr>
        <w:fldChar w:fldCharType="end"/>
      </w:r>
      <w:r w:rsidRPr="00673700">
        <w:t xml:space="preserve"> as no single accurate diagnostic test currently exist for either disease. In the study presented, we used a multiplex chemoluminescence assay to analyse serum cytokine and chemokine profiles in JIA and jSLE patients as compared to matched healthy controls. Distinct protein signatures were detected across patient populations, highlighting the predictive diagnostic potential for serum proteins in paediatric autoimmune/inflammatory diseases</w:t>
      </w:r>
      <w:r w:rsidRPr="00673700">
        <w:rPr>
          <w:lang w:val="en-US"/>
        </w:rPr>
        <w:t>.</w:t>
      </w:r>
    </w:p>
    <w:p w14:paraId="3447116C" w14:textId="77777777" w:rsidR="00D50AB2" w:rsidRDefault="00D50AB2" w:rsidP="00673700">
      <w:pPr>
        <w:rPr>
          <w:lang w:val="en-US"/>
        </w:rPr>
      </w:pPr>
    </w:p>
    <w:p w14:paraId="231812FD" w14:textId="3AD2EAEB" w:rsidR="00C1791E" w:rsidRPr="00673700" w:rsidRDefault="00C1791E" w:rsidP="00C1791E">
      <w:pPr>
        <w:rPr>
          <w:b/>
          <w:lang w:bidi="en-US"/>
        </w:rPr>
      </w:pPr>
      <w:r>
        <w:rPr>
          <w:b/>
          <w:lang w:bidi="en-US"/>
        </w:rPr>
        <w:t>2</w:t>
      </w:r>
      <w:r w:rsidRPr="00673700">
        <w:rPr>
          <w:b/>
          <w:lang w:bidi="en-US"/>
        </w:rPr>
        <w:t>. Materials and Methods</w:t>
      </w:r>
    </w:p>
    <w:p w14:paraId="6D9D2B94" w14:textId="1C415B36" w:rsidR="00C1791E" w:rsidRPr="00673700" w:rsidRDefault="00C1791E" w:rsidP="00C1791E">
      <w:pPr>
        <w:rPr>
          <w:b/>
          <w:i/>
          <w:iCs/>
        </w:rPr>
      </w:pPr>
      <w:r>
        <w:rPr>
          <w:i/>
          <w:iCs/>
          <w:lang w:bidi="en-US"/>
        </w:rPr>
        <w:t>2</w:t>
      </w:r>
      <w:r w:rsidRPr="00673700">
        <w:rPr>
          <w:i/>
          <w:iCs/>
          <w:lang w:bidi="en-US"/>
        </w:rPr>
        <w:t xml:space="preserve">.1. </w:t>
      </w:r>
      <w:r w:rsidRPr="00673700">
        <w:rPr>
          <w:bCs/>
          <w:i/>
          <w:iCs/>
          <w:lang w:bidi="en-US"/>
        </w:rPr>
        <w:t>Patients and healthy controls</w:t>
      </w:r>
      <w:r w:rsidRPr="00673700">
        <w:rPr>
          <w:b/>
          <w:i/>
          <w:iCs/>
        </w:rPr>
        <w:t xml:space="preserve"> </w:t>
      </w:r>
    </w:p>
    <w:p w14:paraId="5D90BAA1" w14:textId="36AD2892" w:rsidR="00C1791E" w:rsidRDefault="00C1791E" w:rsidP="00C1791E">
      <w:r w:rsidRPr="00673700">
        <w:rPr>
          <w:bCs/>
          <w:iCs/>
        </w:rPr>
        <w:t xml:space="preserve">Serum samples were collected from JIA patients (n=77), jSLE patients (n=48), as well as healthy controls (n=30). </w:t>
      </w:r>
      <w:r w:rsidR="00FC208E">
        <w:rPr>
          <w:bCs/>
          <w:iCs/>
        </w:rPr>
        <w:t>S</w:t>
      </w:r>
      <w:r w:rsidRPr="00673700">
        <w:rPr>
          <w:bCs/>
          <w:iCs/>
        </w:rPr>
        <w:t xml:space="preserve">amples were collected through the UK jSLE Cohort Study </w:t>
      </w:r>
      <w:r w:rsidRPr="00673700">
        <w:rPr>
          <w:bCs/>
          <w:iCs/>
        </w:rPr>
        <w:fldChar w:fldCharType="begin">
          <w:fldData xml:space="preserve">PEVuZE5vdGU+PENpdGU+PEF1dGhvcj5XYXRzb248L0F1dGhvcj48WWVhcj4yMDEyPC9ZZWFyPjxS
ZWNOdW0+ODc8L1JlY051bT48RGlzcGxheVRleHQ+WzExXTwvRGlzcGxheVRleHQ+PHJlY29yZD48
cmVjLW51bWJlcj44NzwvcmVjLW51bWJlcj48Zm9yZWlnbi1rZXlzPjxrZXkgYXBwPSJFTiIgZGIt
aWQ9IjA1ZWZhemFzZTVhcjlnZWF4ZjZ4ZHhkaXBzcno1MGRkd3B6diIgdGltZXN0YW1wPSIxNTk5
NTgwMjA2Ij44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rPr>
          <w:bCs/>
          <w:iCs/>
        </w:rPr>
        <w:instrText xml:space="preserve"> ADDIN EN.CITE </w:instrText>
      </w:r>
      <w:r>
        <w:rPr>
          <w:bCs/>
          <w:iCs/>
        </w:rPr>
        <w:fldChar w:fldCharType="begin">
          <w:fldData xml:space="preserve">PEVuZE5vdGU+PENpdGU+PEF1dGhvcj5XYXRzb248L0F1dGhvcj48WWVhcj4yMDEyPC9ZZWFyPjxS
ZWNOdW0+ODc8L1JlY051bT48RGlzcGxheVRleHQ+WzExXTwvRGlzcGxheVRleHQ+PHJlY29yZD48
cmVjLW51bWJlcj44NzwvcmVjLW51bWJlcj48Zm9yZWlnbi1rZXlzPjxrZXkgYXBwPSJFTiIgZGIt
aWQ9IjA1ZWZhemFzZTVhcjlnZWF4ZjZ4ZHhkaXBzcno1MGRkd3B6diIgdGltZXN0YW1wPSIxNTk5
NTgwMjA2Ij44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rPr>
          <w:bCs/>
          <w:iCs/>
        </w:rPr>
        <w:instrText xml:space="preserve"> ADDIN EN.CITE.DATA </w:instrText>
      </w:r>
      <w:r>
        <w:rPr>
          <w:bCs/>
          <w:iCs/>
        </w:rPr>
      </w:r>
      <w:r>
        <w:rPr>
          <w:bCs/>
          <w:iCs/>
        </w:rPr>
        <w:fldChar w:fldCharType="end"/>
      </w:r>
      <w:r w:rsidRPr="00673700">
        <w:rPr>
          <w:bCs/>
          <w:iCs/>
        </w:rPr>
      </w:r>
      <w:r w:rsidRPr="00673700">
        <w:rPr>
          <w:bCs/>
          <w:iCs/>
        </w:rPr>
        <w:fldChar w:fldCharType="separate"/>
      </w:r>
      <w:r>
        <w:rPr>
          <w:bCs/>
          <w:iCs/>
          <w:noProof/>
        </w:rPr>
        <w:t>[11]</w:t>
      </w:r>
      <w:r w:rsidRPr="00673700">
        <w:fldChar w:fldCharType="end"/>
      </w:r>
      <w:r w:rsidRPr="00673700">
        <w:rPr>
          <w:bCs/>
          <w:iCs/>
        </w:rPr>
        <w:t>. jSLE patients were</w:t>
      </w:r>
      <w:r w:rsidRPr="00673700">
        <w:rPr>
          <w:rFonts w:hint="eastAsia"/>
          <w:lang w:bidi="en-US"/>
        </w:rPr>
        <w:t xml:space="preserve"> </w:t>
      </w:r>
      <w:r w:rsidRPr="00673700">
        <w:rPr>
          <w:rFonts w:hint="eastAsia"/>
          <w:bCs/>
          <w:iCs/>
        </w:rPr>
        <w:t xml:space="preserve">followed between 2006 and 2018, aged ≤16 years at the time of diagnosis and </w:t>
      </w:r>
      <w:r w:rsidRPr="00673700">
        <w:rPr>
          <w:bCs/>
          <w:iCs/>
        </w:rPr>
        <w:t xml:space="preserve">classified according to the revised American College of Rheumatology classification criteria </w:t>
      </w:r>
      <w:r w:rsidRPr="00673700">
        <w:rPr>
          <w:bCs/>
          <w:iCs/>
        </w:rPr>
        <w:fldChar w:fldCharType="begin"/>
      </w:r>
      <w:r>
        <w:rPr>
          <w:bCs/>
          <w:iCs/>
        </w:rPr>
        <w:instrText xml:space="preserve"> ADDIN EN.CITE &lt;EndNote&gt;&lt;Cite&gt;&lt;Author&gt;Hochberg&lt;/Author&gt;&lt;Year&gt;1997&lt;/Year&gt;&lt;RecNum&gt;249&lt;/RecNum&gt;&lt;DisplayText&gt;[21]&lt;/DisplayText&gt;&lt;record&gt;&lt;rec-number&gt;249&lt;/rec-number&gt;&lt;foreign-keys&gt;&lt;key app="EN" db-id="05efazase5ar9geaxf6xdxdipsrz50ddwpzv" timestamp="1620298462"&gt;249&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titles&gt;&lt;periodical&gt;&lt;full-title&gt;Arthritis Rheum&lt;/full-title&gt;&lt;/periodical&gt;&lt;pages&gt;1725&lt;/pages&gt;&lt;volume&gt;40&lt;/volume&gt;&lt;number&gt;9&lt;/number&gt;&lt;edition&gt;1997/10/27&lt;/edition&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pub-dates&gt;&lt;date&gt;Sep&lt;/date&gt;&lt;/pub-dates&gt;&lt;/dates&gt;&lt;isbn&gt;0004-3591 (Print)&amp;#xD;0004-3591 (Linking)&lt;/isbn&gt;&lt;accession-num&gt;9324032&lt;/accession-num&gt;&lt;urls&gt;&lt;related-urls&gt;&lt;url&gt;https://www.ncbi.nlm.nih.gov/pubmed/9324032&lt;/url&gt;&lt;/related-urls&gt;&lt;/urls&gt;&lt;electronic-resource-num&gt;10.1002/art.1780400928&lt;/electronic-resource-num&gt;&lt;/record&gt;&lt;/Cite&gt;&lt;/EndNote&gt;</w:instrText>
      </w:r>
      <w:r w:rsidRPr="00673700">
        <w:rPr>
          <w:bCs/>
          <w:iCs/>
        </w:rPr>
        <w:fldChar w:fldCharType="separate"/>
      </w:r>
      <w:r>
        <w:rPr>
          <w:bCs/>
          <w:iCs/>
          <w:noProof/>
        </w:rPr>
        <w:t>[21]</w:t>
      </w:r>
      <w:r w:rsidRPr="00673700">
        <w:fldChar w:fldCharType="end"/>
      </w:r>
      <w:r w:rsidRPr="00673700">
        <w:rPr>
          <w:bCs/>
          <w:iCs/>
        </w:rPr>
        <w:t xml:space="preserve">. Patient/parent reported ethnicity information was collected using the UK National Census categorisations. Disease activity was measured by SLE disease activity index scores, and defined as </w:t>
      </w:r>
      <w:r w:rsidRPr="00673700">
        <w:rPr>
          <w:rFonts w:hint="eastAsia"/>
          <w:bCs/>
          <w:iCs/>
        </w:rPr>
        <w:t>“</w:t>
      </w:r>
      <w:r w:rsidRPr="00673700">
        <w:rPr>
          <w:bCs/>
          <w:iCs/>
        </w:rPr>
        <w:t xml:space="preserve">very </w:t>
      </w:r>
      <w:r w:rsidRPr="00673700">
        <w:rPr>
          <w:rFonts w:hint="eastAsia"/>
          <w:bCs/>
          <w:iCs/>
        </w:rPr>
        <w:t>high” (SLEDAI</w:t>
      </w:r>
      <w:r w:rsidRPr="00673700">
        <w:rPr>
          <w:bCs/>
          <w:iCs/>
        </w:rPr>
        <w:t xml:space="preserve"> </w:t>
      </w:r>
      <w:r w:rsidRPr="00673700">
        <w:rPr>
          <w:rFonts w:hint="eastAsia"/>
          <w:bCs/>
          <w:iCs/>
        </w:rPr>
        <w:t>≥10</w:t>
      </w:r>
      <w:r w:rsidRPr="00673700">
        <w:rPr>
          <w:bCs/>
          <w:iCs/>
        </w:rPr>
        <w:t>),</w:t>
      </w:r>
      <w:r w:rsidRPr="00673700">
        <w:rPr>
          <w:rFonts w:hint="eastAsia"/>
          <w:bCs/>
          <w:iCs/>
        </w:rPr>
        <w:t xml:space="preserve"> “</w:t>
      </w:r>
      <w:r w:rsidRPr="00673700">
        <w:rPr>
          <w:bCs/>
          <w:iCs/>
        </w:rPr>
        <w:lastRenderedPageBreak/>
        <w:t>high</w:t>
      </w:r>
      <w:r w:rsidRPr="00673700">
        <w:rPr>
          <w:rFonts w:hint="eastAsia"/>
          <w:bCs/>
          <w:iCs/>
        </w:rPr>
        <w:t>” (SLEDAI 5-9) or “</w:t>
      </w:r>
      <w:r w:rsidRPr="00673700">
        <w:rPr>
          <w:bCs/>
          <w:iCs/>
        </w:rPr>
        <w:t>moderate</w:t>
      </w:r>
      <w:r w:rsidRPr="00673700">
        <w:rPr>
          <w:rFonts w:hint="eastAsia"/>
          <w:bCs/>
          <w:iCs/>
        </w:rPr>
        <w:t>” (SLEDAI ≤4)</w:t>
      </w:r>
      <w:r w:rsidRPr="00673700">
        <w:rPr>
          <w:bCs/>
          <w:iCs/>
        </w:rPr>
        <w:t xml:space="preserve">. </w:t>
      </w:r>
      <w:r w:rsidRPr="00673700">
        <w:rPr>
          <w:lang w:bidi="en-US"/>
        </w:rPr>
        <w:t>The study was conducted according to the guidelines of the Declaration of Helsinki, and approved by the National Research Ethics Service North West, Liverpool East (REC reference 06/Q1502/77). Informed consent was obtained from all subjects involved in the study.</w:t>
      </w:r>
    </w:p>
    <w:p w14:paraId="073D3FFA" w14:textId="77777777" w:rsidR="00D50AB2" w:rsidRPr="00673700" w:rsidRDefault="00D50AB2" w:rsidP="00C1791E"/>
    <w:p w14:paraId="1454A3A2" w14:textId="5EFFDCB4" w:rsidR="00C1791E" w:rsidRPr="00673700" w:rsidRDefault="00C1791E" w:rsidP="00C1791E">
      <w:pPr>
        <w:rPr>
          <w:b/>
          <w:i/>
          <w:iCs/>
        </w:rPr>
      </w:pPr>
      <w:r>
        <w:rPr>
          <w:i/>
          <w:iCs/>
          <w:lang w:bidi="en-US"/>
        </w:rPr>
        <w:t>2</w:t>
      </w:r>
      <w:r w:rsidRPr="00673700">
        <w:rPr>
          <w:i/>
          <w:iCs/>
          <w:lang w:bidi="en-US"/>
        </w:rPr>
        <w:t xml:space="preserve">.2. </w:t>
      </w:r>
      <w:r w:rsidRPr="00673700">
        <w:rPr>
          <w:bCs/>
          <w:i/>
          <w:iCs/>
          <w:lang w:bidi="en-US"/>
        </w:rPr>
        <w:t>Detection and quantification of serum proteins</w:t>
      </w:r>
      <w:r w:rsidRPr="00673700">
        <w:rPr>
          <w:b/>
          <w:i/>
          <w:iCs/>
        </w:rPr>
        <w:t xml:space="preserve"> </w:t>
      </w:r>
    </w:p>
    <w:p w14:paraId="0E163BF8" w14:textId="77777777" w:rsidR="00C1791E" w:rsidRPr="00673700" w:rsidRDefault="00C1791E" w:rsidP="00C1791E">
      <w:pPr>
        <w:rPr>
          <w:b/>
          <w:iCs/>
        </w:rPr>
      </w:pPr>
      <w:r w:rsidRPr="00673700">
        <w:rPr>
          <w:bCs/>
          <w:iCs/>
        </w:rPr>
        <w:t xml:space="preserve">Serum samples were analysed using the Meso Scale Discovery (MSD) U-PLEX Biomarker Group 1 (hu) 71-Plex assays. The antibody-set contains biotinylated capture antibodies and corresponding detection antibodies for 71 cytokines and chemokines involved in multiple biological processes. </w:t>
      </w:r>
      <w:r w:rsidRPr="00673700">
        <w:t>Assays were performed following manufacturer’s instructions using MSD 96-well 10-spot plates and recommended diluents, with all serum samples being vortexed thoroughly before use. Where experimental measurements were below detection limits, concentrations were considered as “0”.</w:t>
      </w:r>
    </w:p>
    <w:p w14:paraId="060762D4" w14:textId="77777777" w:rsidR="00C1791E" w:rsidRPr="00673700" w:rsidRDefault="00C1791E" w:rsidP="00C1791E">
      <w:pPr>
        <w:rPr>
          <w:b/>
          <w:iCs/>
        </w:rPr>
      </w:pPr>
    </w:p>
    <w:p w14:paraId="6467084D" w14:textId="0608FFC0" w:rsidR="00C1791E" w:rsidRPr="00673700" w:rsidRDefault="00C1791E" w:rsidP="00C1791E">
      <w:pPr>
        <w:rPr>
          <w:b/>
          <w:i/>
          <w:iCs/>
        </w:rPr>
      </w:pPr>
      <w:r>
        <w:rPr>
          <w:i/>
          <w:iCs/>
          <w:lang w:bidi="en-US"/>
        </w:rPr>
        <w:t>2</w:t>
      </w:r>
      <w:r w:rsidRPr="00673700">
        <w:rPr>
          <w:i/>
          <w:iCs/>
          <w:lang w:bidi="en-US"/>
        </w:rPr>
        <w:t xml:space="preserve">.3. Bioinformatic approach and </w:t>
      </w:r>
      <w:r w:rsidRPr="00673700">
        <w:rPr>
          <w:bCs/>
          <w:i/>
          <w:iCs/>
          <w:lang w:bidi="en-US"/>
        </w:rPr>
        <w:t>statistical analysis</w:t>
      </w:r>
      <w:r w:rsidRPr="00673700">
        <w:rPr>
          <w:b/>
          <w:i/>
          <w:iCs/>
        </w:rPr>
        <w:t xml:space="preserve"> </w:t>
      </w:r>
    </w:p>
    <w:p w14:paraId="5FB64F08" w14:textId="77777777" w:rsidR="00C1791E" w:rsidRPr="00673700" w:rsidRDefault="00C1791E" w:rsidP="00C1791E">
      <w:pPr>
        <w:rPr>
          <w:bCs/>
          <w:iCs/>
        </w:rPr>
      </w:pPr>
      <w:r w:rsidRPr="00673700">
        <w:t xml:space="preserve">Demographic data analysis: Pearson’s Chi-square test was used to assess for differences in demographic factors between binary data and Mann-Whitney U test for continuous data. Bonferroni adjustment was applied to account for multiple testing. </w:t>
      </w:r>
    </w:p>
    <w:p w14:paraId="7002D6AC" w14:textId="3E523845" w:rsidR="00C1791E" w:rsidRPr="00673700" w:rsidRDefault="00C1791E" w:rsidP="00C1791E">
      <w:pPr>
        <w:rPr>
          <w:lang w:bidi="en-US"/>
        </w:rPr>
      </w:pPr>
      <w:r w:rsidRPr="00673700">
        <w:t xml:space="preserve">Protein data analysis: All data analysis were undertaken in the statistical software R </w:t>
      </w:r>
      <w:r w:rsidRPr="00673700">
        <w:fldChar w:fldCharType="begin"/>
      </w:r>
      <w:r>
        <w:instrText xml:space="preserve"> ADDIN EN.CITE &lt;EndNote&gt;&lt;Cite&gt;&lt;Author&gt;R Core Team&lt;/Author&gt;&lt;Year&gt;2019&lt;/Year&gt;&lt;RecNum&gt;32&lt;/RecNum&gt;&lt;DisplayText&gt;[22]&lt;/DisplayText&gt;&lt;record&gt;&lt;rec-number&gt;32&lt;/rec-number&gt;&lt;foreign-keys&gt;&lt;key app="EN" db-id="05efazase5ar9geaxf6xdxdipsrz50ddwpzv" timestamp="1586945568"&gt;32&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access-date&gt;1st April 2019&lt;/access-date&gt;&lt;/record&gt;&lt;/Cite&gt;&lt;/EndNote&gt;</w:instrText>
      </w:r>
      <w:r w:rsidRPr="00673700">
        <w:fldChar w:fldCharType="separate"/>
      </w:r>
      <w:r>
        <w:rPr>
          <w:noProof/>
        </w:rPr>
        <w:t>[22]</w:t>
      </w:r>
      <w:r w:rsidRPr="00673700">
        <w:fldChar w:fldCharType="end"/>
      </w:r>
      <w:r w:rsidRPr="00673700">
        <w:t xml:space="preserve"> and visualisations with the package ggplot2 </w:t>
      </w:r>
      <w:r w:rsidRPr="00673700">
        <w:fldChar w:fldCharType="begin"/>
      </w:r>
      <w:r>
        <w:instrText xml:space="preserve"> ADDIN EN.CITE &lt;EndNote&gt;&lt;Cite&gt;&lt;Author&gt;Wickham&lt;/Author&gt;&lt;Year&gt;2016&lt;/Year&gt;&lt;RecNum&gt;103&lt;/RecNum&gt;&lt;DisplayText&gt;[23]&lt;/DisplayText&gt;&lt;record&gt;&lt;rec-number&gt;103&lt;/rec-number&gt;&lt;foreign-keys&gt;&lt;key app="EN" db-id="05efazase5ar9geaxf6xdxdipsrz50ddwpzv" timestamp="1610799796"&gt;103&lt;/key&gt;&lt;/foreign-keys&gt;&lt;ref-type name="Book"&gt;6&lt;/ref-type&gt;&lt;contributors&gt;&lt;authors&gt;&lt;author&gt;Hadley Wickham&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lt;/url&gt;&lt;/related-urls&gt;&lt;/urls&gt;&lt;/record&gt;&lt;/Cite&gt;&lt;/EndNote&gt;</w:instrText>
      </w:r>
      <w:r w:rsidRPr="00673700">
        <w:fldChar w:fldCharType="separate"/>
      </w:r>
      <w:r>
        <w:rPr>
          <w:noProof/>
        </w:rPr>
        <w:t>[23]</w:t>
      </w:r>
      <w:r w:rsidRPr="00673700">
        <w:fldChar w:fldCharType="end"/>
      </w:r>
      <w:r w:rsidRPr="00673700">
        <w:t>. Data processing was undertaken for all samples by removing outliers, identified using Principal Component Analysis (PCA) and defined outside three times the interquartile rang</w:t>
      </w:r>
      <w:r w:rsidR="00B97576">
        <w:t xml:space="preserve">e of the sample distribution. </w:t>
      </w:r>
      <w:r w:rsidRPr="00673700">
        <w:t xml:space="preserve">Missing values were imputed via k-NN (k-nearest neighbours) method. Data were normalised using probabilistic quotient normalisation (PQN) and batch correction due to plate variation was undertaken by taking a ratio derived from control samples present in all plates. Univariate statistical tests were undertaken using a Kolgomorov-Smirnov test for two-sample tests and a Kruskal-Wallis test for three or more groups. Benjamini-Hochberg adjustment of resultant p-values was used to correct for multiple testing. Multivariate analyses included PCA and the supervised Partial least squares – discriminant analysis (PLS-DA) modelling (package mixOmics </w:t>
      </w:r>
      <w:r w:rsidRPr="00673700">
        <w:fldChar w:fldCharType="begin"/>
      </w:r>
      <w:r>
        <w:instrText xml:space="preserve"> ADDIN EN.CITE &lt;EndNote&gt;&lt;Cite&gt;&lt;Author&gt;Rohart&lt;/Author&gt;&lt;Year&gt;2017&lt;/Year&gt;&lt;RecNum&gt;102&lt;/RecNum&gt;&lt;DisplayText&gt;[24]&lt;/DisplayText&gt;&lt;record&gt;&lt;rec-number&gt;102&lt;/rec-number&gt;&lt;foreign-keys&gt;&lt;key app="EN" db-id="05efazase5ar9geaxf6xdxdipsrz50ddwpzv" timestamp="1610356682"&gt;102&lt;/key&gt;&lt;/foreign-keys&gt;&lt;ref-type name="Journal Article"&gt;17&lt;/ref-type&gt;&lt;contributors&gt;&lt;authors&gt;&lt;author&gt;Rohart, F.&lt;/author&gt;&lt;author&gt;Gautier, B.&lt;/author&gt;&lt;author&gt;Singh, A.&lt;/author&gt;&lt;author&gt;Le Cao, K. A.&lt;/author&gt;&lt;/authors&gt;&lt;/contributors&gt;&lt;auth-address&gt;The University of Queensland Diamantina Institute, Translational Research Institute, Brisbane, Queensland, Australia.&amp;#xD;Prevention of Organ Failure (PROOF) Centre of Excellence, Vancouver, British Columbia, Canada.&amp;#xD;Department of Pathology and Laboratory Medicine, University of British Columbia, Vancouver, British Columbia, Canada.&amp;#xD;Melbourne Integrative Genomics and School of Mathematics and Statistics, University of Melbourne, Melbourne, Victoria, Australia.&lt;/auth-address&gt;&lt;titles&gt;&lt;title&gt;mixOmics: An R package for &amp;apos;omics feature selection and multiple data integration&lt;/title&gt;&lt;secondary-title&gt;PLoS Comput Biol&lt;/secondary-title&gt;&lt;/titles&gt;&lt;periodical&gt;&lt;full-title&gt;PLoS Comput Biol&lt;/full-title&gt;&lt;/periodical&gt;&lt;pages&gt;e1005752&lt;/pages&gt;&lt;volume&gt;13&lt;/volume&gt;&lt;number&gt;11&lt;/number&gt;&lt;edition&gt;2017/11/04&lt;/edition&gt;&lt;keywords&gt;&lt;keyword&gt;Computational Biology/*methods&lt;/keyword&gt;&lt;keyword&gt;Data Interpretation, Statistical&lt;/keyword&gt;&lt;keyword&gt;*Genomics&lt;/keyword&gt;&lt;keyword&gt;Humans&lt;/keyword&gt;&lt;keyword&gt;*Metabolomics&lt;/keyword&gt;&lt;keyword&gt;Neoplasms/genetics/metabolism&lt;/keyword&gt;&lt;keyword&gt;*Software&lt;/keyword&gt;&lt;keyword&gt;Systems Biology&lt;/keyword&gt;&lt;/keywords&gt;&lt;dates&gt;&lt;year&gt;2017&lt;/year&gt;&lt;pub-dates&gt;&lt;date&gt;Nov&lt;/date&gt;&lt;/pub-dates&gt;&lt;/dates&gt;&lt;isbn&gt;1553-7358 (Electronic)&amp;#xD;1553-734X (Linking)&lt;/isbn&gt;&lt;accession-num&gt;29099853&lt;/accession-num&gt;&lt;urls&gt;&lt;related-urls&gt;&lt;url&gt;https://www.ncbi.nlm.nih.gov/pubmed/29099853&lt;/url&gt;&lt;/related-urls&gt;&lt;/urls&gt;&lt;custom2&gt;PMC5687754&lt;/custom2&gt;&lt;electronic-resource-num&gt;10.1371/journal.pcbi.1005752&lt;/electronic-resource-num&gt;&lt;/record&gt;&lt;/Cite&gt;&lt;/EndNote&gt;</w:instrText>
      </w:r>
      <w:r w:rsidRPr="00673700">
        <w:fldChar w:fldCharType="separate"/>
      </w:r>
      <w:r>
        <w:rPr>
          <w:noProof/>
        </w:rPr>
        <w:t>[24]</w:t>
      </w:r>
      <w:r w:rsidRPr="00673700">
        <w:fldChar w:fldCharType="end"/>
      </w:r>
      <w:r w:rsidRPr="00673700">
        <w:t>). This modelling approach was used to find differences between JSLE, JIA and healthy control samples using a 2/3 train-test split. The optimum number of PLS components was computed using 5-fold cross-validation. Performance metrics were computed for the mean of five models for reproducibility and VIP scores were extracted to determine the most important variables</w:t>
      </w:r>
      <w:r w:rsidRPr="00673700">
        <w:rPr>
          <w:lang w:bidi="en-US"/>
        </w:rPr>
        <w:t>.</w:t>
      </w:r>
    </w:p>
    <w:p w14:paraId="4D1B8276" w14:textId="77777777" w:rsidR="00C1791E" w:rsidRDefault="00C1791E" w:rsidP="00673700">
      <w:pPr>
        <w:rPr>
          <w:lang w:val="en-US"/>
        </w:rPr>
      </w:pPr>
    </w:p>
    <w:p w14:paraId="3BFF38FE" w14:textId="4433F789" w:rsidR="00673700" w:rsidRPr="00673700" w:rsidRDefault="00C1791E" w:rsidP="00673700">
      <w:pPr>
        <w:rPr>
          <w:b/>
          <w:lang w:val="en-US" w:bidi="en-US"/>
        </w:rPr>
      </w:pPr>
      <w:r>
        <w:rPr>
          <w:b/>
          <w:lang w:val="en-US" w:bidi="en-US"/>
        </w:rPr>
        <w:t>3</w:t>
      </w:r>
      <w:r w:rsidR="00673700" w:rsidRPr="00673700">
        <w:rPr>
          <w:b/>
          <w:lang w:val="en-US" w:bidi="en-US"/>
        </w:rPr>
        <w:t>. Results</w:t>
      </w:r>
    </w:p>
    <w:p w14:paraId="493A3FB7" w14:textId="3908B38D" w:rsidR="00673700" w:rsidRPr="00673700" w:rsidRDefault="00C1791E" w:rsidP="00673700">
      <w:pPr>
        <w:rPr>
          <w:bCs/>
          <w:i/>
          <w:iCs/>
        </w:rPr>
      </w:pPr>
      <w:r>
        <w:rPr>
          <w:i/>
          <w:lang w:val="en-US" w:bidi="en-US"/>
        </w:rPr>
        <w:t>3</w:t>
      </w:r>
      <w:r w:rsidR="00673700" w:rsidRPr="00673700">
        <w:rPr>
          <w:i/>
          <w:lang w:val="en-US" w:bidi="en-US"/>
        </w:rPr>
        <w:t xml:space="preserve">.1. </w:t>
      </w:r>
      <w:r w:rsidR="00673700" w:rsidRPr="00673700">
        <w:rPr>
          <w:bCs/>
          <w:i/>
          <w:iCs/>
        </w:rPr>
        <w:t>Study population</w:t>
      </w:r>
    </w:p>
    <w:p w14:paraId="5AAB2858" w14:textId="2DC087DA" w:rsidR="00673700" w:rsidRDefault="00673700" w:rsidP="00673700">
      <w:pPr>
        <w:rPr>
          <w:iCs/>
        </w:rPr>
      </w:pPr>
      <w:r w:rsidRPr="00673700">
        <w:rPr>
          <w:bCs/>
          <w:iCs/>
        </w:rPr>
        <w:t xml:space="preserve">The study population comprised patients with JIA (n=77), jSLE (n=48), as well as healthy controls (n=30). </w:t>
      </w:r>
      <w:r w:rsidRPr="00673700">
        <w:rPr>
          <w:iCs/>
        </w:rPr>
        <w:t>Clinical and demographic information are summarised in Table 1. Between groups, differences were seen in relation to ethnicity. The proportion of White Caucasian patients was significantly higher among JIA patients and healthy controls as compared to jSLE patients. Conversely, the proportion of (south) Asian patients was significantly higher in the jSLE population when compared with JIA patients and healthy controls.</w:t>
      </w:r>
    </w:p>
    <w:p w14:paraId="4E287C07" w14:textId="77777777" w:rsidR="008C4974" w:rsidRDefault="008C4974" w:rsidP="00673700">
      <w:pPr>
        <w:rPr>
          <w:iCs/>
        </w:rPr>
      </w:pPr>
    </w:p>
    <w:p w14:paraId="6B888A33" w14:textId="7745EB75" w:rsidR="008C4974" w:rsidRPr="008C4974" w:rsidRDefault="008C4974" w:rsidP="00673700">
      <w:pPr>
        <w:rPr>
          <w:rFonts w:cstheme="minorHAnsi"/>
          <w:iCs/>
          <w:lang w:val="en-US" w:bidi="en-US"/>
        </w:rPr>
      </w:pPr>
      <w:r w:rsidRPr="008C4974">
        <w:rPr>
          <w:rFonts w:cstheme="minorHAnsi"/>
          <w:b/>
          <w:iCs/>
          <w:lang w:val="en-US" w:bidi="en-US"/>
        </w:rPr>
        <w:t>Table 1.</w:t>
      </w:r>
      <w:r w:rsidRPr="008C4974">
        <w:rPr>
          <w:rFonts w:cstheme="minorHAnsi"/>
          <w:iCs/>
          <w:lang w:val="en-US" w:bidi="en-US"/>
        </w:rPr>
        <w:t xml:space="preserve"> </w:t>
      </w:r>
      <w:r w:rsidRPr="008C4974">
        <w:rPr>
          <w:rFonts w:cstheme="minorHAnsi"/>
          <w:bCs/>
          <w:iCs/>
        </w:rPr>
        <w:t>Demographic and clinical information at time of sampling</w:t>
      </w:r>
      <w:r w:rsidRPr="008C4974">
        <w:rPr>
          <w:rFonts w:cstheme="minorHAnsi"/>
          <w:bCs/>
          <w:iCs/>
          <w:lang w:val="en-US" w:bidi="en-US"/>
        </w:rPr>
        <w:t>.</w:t>
      </w:r>
      <w:r w:rsidRPr="008C4974">
        <w:rPr>
          <w:rFonts w:cstheme="minorHAnsi"/>
          <w:iCs/>
          <w:lang w:val="en-US" w:bidi="en-US"/>
        </w:rPr>
        <w:t xml:space="preserve"> </w:t>
      </w:r>
    </w:p>
    <w:tbl>
      <w:tblPr>
        <w:tblStyle w:val="MDPI41threelinetable"/>
        <w:tblW w:w="8011" w:type="dxa"/>
        <w:jc w:val="left"/>
        <w:tblLook w:val="04A0" w:firstRow="1" w:lastRow="0" w:firstColumn="1" w:lastColumn="0" w:noHBand="0" w:noVBand="1"/>
      </w:tblPr>
      <w:tblGrid>
        <w:gridCol w:w="1973"/>
        <w:gridCol w:w="2477"/>
        <w:gridCol w:w="1207"/>
        <w:gridCol w:w="1287"/>
        <w:gridCol w:w="1067"/>
      </w:tblGrid>
      <w:tr w:rsidR="00D50AB2" w:rsidRPr="008C4974" w14:paraId="7E41E7CA" w14:textId="77777777" w:rsidTr="00D50AB2">
        <w:trPr>
          <w:cnfStyle w:val="100000000000" w:firstRow="1" w:lastRow="0" w:firstColumn="0" w:lastColumn="0" w:oddVBand="0" w:evenVBand="0" w:oddHBand="0" w:evenHBand="0" w:firstRowFirstColumn="0" w:firstRowLastColumn="0" w:lastRowFirstColumn="0" w:lastRowLastColumn="0"/>
          <w:trHeight w:val="165"/>
          <w:jc w:val="left"/>
        </w:trPr>
        <w:tc>
          <w:tcPr>
            <w:tcW w:w="0" w:type="auto"/>
            <w:hideMark/>
          </w:tcPr>
          <w:p w14:paraId="68A738EA"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Variable</w:t>
            </w:r>
          </w:p>
        </w:tc>
        <w:tc>
          <w:tcPr>
            <w:tcW w:w="0" w:type="auto"/>
            <w:hideMark/>
          </w:tcPr>
          <w:p w14:paraId="723F47A4"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Healthy controls (n=30)</w:t>
            </w:r>
          </w:p>
        </w:tc>
        <w:tc>
          <w:tcPr>
            <w:tcW w:w="0" w:type="auto"/>
            <w:hideMark/>
          </w:tcPr>
          <w:p w14:paraId="00AC483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JIA (n=77)</w:t>
            </w:r>
          </w:p>
        </w:tc>
        <w:tc>
          <w:tcPr>
            <w:tcW w:w="0" w:type="auto"/>
          </w:tcPr>
          <w:p w14:paraId="6C5BB767"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jSLE (n=48)</w:t>
            </w:r>
          </w:p>
        </w:tc>
        <w:tc>
          <w:tcPr>
            <w:tcW w:w="0" w:type="auto"/>
          </w:tcPr>
          <w:p w14:paraId="1597DE90"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pc-value</w:t>
            </w:r>
          </w:p>
        </w:tc>
      </w:tr>
      <w:tr w:rsidR="00D50AB2" w:rsidRPr="008C4974" w14:paraId="2A2F035B" w14:textId="77777777" w:rsidTr="00D50AB2">
        <w:trPr>
          <w:trHeight w:val="165"/>
          <w:jc w:val="left"/>
        </w:trPr>
        <w:tc>
          <w:tcPr>
            <w:tcW w:w="0" w:type="auto"/>
            <w:hideMark/>
          </w:tcPr>
          <w:p w14:paraId="41663A67"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Female (%)</w:t>
            </w:r>
          </w:p>
        </w:tc>
        <w:tc>
          <w:tcPr>
            <w:tcW w:w="0" w:type="auto"/>
            <w:hideMark/>
          </w:tcPr>
          <w:p w14:paraId="09DB4B60"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9 (63%)</w:t>
            </w:r>
          </w:p>
        </w:tc>
        <w:tc>
          <w:tcPr>
            <w:tcW w:w="0" w:type="auto"/>
            <w:hideMark/>
          </w:tcPr>
          <w:p w14:paraId="3CE76011"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56 (73%)</w:t>
            </w:r>
          </w:p>
        </w:tc>
        <w:tc>
          <w:tcPr>
            <w:tcW w:w="0" w:type="auto"/>
          </w:tcPr>
          <w:p w14:paraId="135D3CE0"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33 (69%)</w:t>
            </w:r>
          </w:p>
        </w:tc>
        <w:tc>
          <w:tcPr>
            <w:tcW w:w="0" w:type="auto"/>
          </w:tcPr>
          <w:p w14:paraId="7AF528E6"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ns</w:t>
            </w:r>
          </w:p>
        </w:tc>
      </w:tr>
      <w:tr w:rsidR="00D50AB2" w:rsidRPr="008C4974" w14:paraId="3C925667" w14:textId="77777777" w:rsidTr="00D50AB2">
        <w:trPr>
          <w:trHeight w:val="165"/>
          <w:jc w:val="left"/>
        </w:trPr>
        <w:tc>
          <w:tcPr>
            <w:tcW w:w="0" w:type="auto"/>
            <w:hideMark/>
          </w:tcPr>
          <w:p w14:paraId="68A08103"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Age, years [range]</w:t>
            </w:r>
          </w:p>
        </w:tc>
        <w:tc>
          <w:tcPr>
            <w:tcW w:w="0" w:type="auto"/>
            <w:hideMark/>
          </w:tcPr>
          <w:p w14:paraId="708250D0"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3 [8-15]</w:t>
            </w:r>
          </w:p>
        </w:tc>
        <w:tc>
          <w:tcPr>
            <w:tcW w:w="0" w:type="auto"/>
            <w:hideMark/>
          </w:tcPr>
          <w:p w14:paraId="52633E03"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3 [9-15]</w:t>
            </w:r>
          </w:p>
        </w:tc>
        <w:tc>
          <w:tcPr>
            <w:tcW w:w="0" w:type="auto"/>
          </w:tcPr>
          <w:p w14:paraId="444EDC12"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4 [12-16]</w:t>
            </w:r>
          </w:p>
        </w:tc>
        <w:tc>
          <w:tcPr>
            <w:tcW w:w="0" w:type="auto"/>
          </w:tcPr>
          <w:p w14:paraId="205D765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ns</w:t>
            </w:r>
          </w:p>
        </w:tc>
      </w:tr>
      <w:tr w:rsidR="00D50AB2" w:rsidRPr="008C4974" w14:paraId="2899BF71" w14:textId="77777777" w:rsidTr="00D50AB2">
        <w:trPr>
          <w:trHeight w:val="165"/>
          <w:jc w:val="left"/>
        </w:trPr>
        <w:tc>
          <w:tcPr>
            <w:tcW w:w="0" w:type="auto"/>
          </w:tcPr>
          <w:p w14:paraId="550982FC"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Male (%)</w:t>
            </w:r>
          </w:p>
        </w:tc>
        <w:tc>
          <w:tcPr>
            <w:tcW w:w="0" w:type="auto"/>
          </w:tcPr>
          <w:p w14:paraId="68F2E805"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1 (37%)</w:t>
            </w:r>
          </w:p>
        </w:tc>
        <w:tc>
          <w:tcPr>
            <w:tcW w:w="0" w:type="auto"/>
          </w:tcPr>
          <w:p w14:paraId="49BBE5ED"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1 (27%)</w:t>
            </w:r>
          </w:p>
        </w:tc>
        <w:tc>
          <w:tcPr>
            <w:tcW w:w="0" w:type="auto"/>
          </w:tcPr>
          <w:p w14:paraId="48709455"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5 (31%)</w:t>
            </w:r>
          </w:p>
        </w:tc>
        <w:tc>
          <w:tcPr>
            <w:tcW w:w="0" w:type="auto"/>
          </w:tcPr>
          <w:p w14:paraId="21F7558D"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ns</w:t>
            </w:r>
          </w:p>
        </w:tc>
      </w:tr>
      <w:tr w:rsidR="00D50AB2" w:rsidRPr="008C4974" w14:paraId="10FFCACF" w14:textId="77777777" w:rsidTr="00D50AB2">
        <w:trPr>
          <w:trHeight w:val="165"/>
          <w:jc w:val="left"/>
        </w:trPr>
        <w:tc>
          <w:tcPr>
            <w:tcW w:w="0" w:type="auto"/>
          </w:tcPr>
          <w:p w14:paraId="2D5214E3"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Age, years [range]</w:t>
            </w:r>
          </w:p>
        </w:tc>
        <w:tc>
          <w:tcPr>
            <w:tcW w:w="0" w:type="auto"/>
          </w:tcPr>
          <w:p w14:paraId="40F82334"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8 [8-15]</w:t>
            </w:r>
          </w:p>
        </w:tc>
        <w:tc>
          <w:tcPr>
            <w:tcW w:w="0" w:type="auto"/>
          </w:tcPr>
          <w:p w14:paraId="0A6B5A76"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5 [13-17]</w:t>
            </w:r>
          </w:p>
        </w:tc>
        <w:tc>
          <w:tcPr>
            <w:tcW w:w="0" w:type="auto"/>
          </w:tcPr>
          <w:p w14:paraId="537A08CE"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1 [7-15]</w:t>
            </w:r>
          </w:p>
        </w:tc>
        <w:tc>
          <w:tcPr>
            <w:tcW w:w="0" w:type="auto"/>
          </w:tcPr>
          <w:p w14:paraId="0BB0998F"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ns</w:t>
            </w:r>
          </w:p>
        </w:tc>
      </w:tr>
      <w:tr w:rsidR="00D50AB2" w:rsidRPr="008C4974" w14:paraId="01B192E8" w14:textId="77777777" w:rsidTr="00D50AB2">
        <w:trPr>
          <w:trHeight w:val="165"/>
          <w:jc w:val="left"/>
        </w:trPr>
        <w:tc>
          <w:tcPr>
            <w:tcW w:w="0" w:type="auto"/>
          </w:tcPr>
          <w:p w14:paraId="40142218"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Ethnicity</w:t>
            </w:r>
          </w:p>
        </w:tc>
        <w:tc>
          <w:tcPr>
            <w:tcW w:w="0" w:type="auto"/>
          </w:tcPr>
          <w:p w14:paraId="5F6CC3B7" w14:textId="77777777" w:rsidR="00D50AB2" w:rsidRPr="008C4974" w:rsidRDefault="00D50AB2" w:rsidP="00FC208E">
            <w:pPr>
              <w:pStyle w:val="MDPI42tablebody"/>
              <w:spacing w:line="240" w:lineRule="auto"/>
              <w:rPr>
                <w:rFonts w:asciiTheme="minorHAnsi" w:hAnsiTheme="minorHAnsi" w:cstheme="minorHAnsi"/>
              </w:rPr>
            </w:pPr>
          </w:p>
        </w:tc>
        <w:tc>
          <w:tcPr>
            <w:tcW w:w="0" w:type="auto"/>
          </w:tcPr>
          <w:p w14:paraId="6A9D2AE1" w14:textId="77777777" w:rsidR="00D50AB2" w:rsidRPr="008C4974" w:rsidRDefault="00D50AB2" w:rsidP="00FC208E">
            <w:pPr>
              <w:pStyle w:val="MDPI42tablebody"/>
              <w:spacing w:line="240" w:lineRule="auto"/>
              <w:rPr>
                <w:rFonts w:asciiTheme="minorHAnsi" w:hAnsiTheme="minorHAnsi" w:cstheme="minorHAnsi"/>
              </w:rPr>
            </w:pPr>
          </w:p>
        </w:tc>
        <w:tc>
          <w:tcPr>
            <w:tcW w:w="0" w:type="auto"/>
          </w:tcPr>
          <w:p w14:paraId="2A82ED0E" w14:textId="77777777" w:rsidR="00D50AB2" w:rsidRPr="008C4974" w:rsidRDefault="00D50AB2" w:rsidP="00FC208E">
            <w:pPr>
              <w:pStyle w:val="MDPI42tablebody"/>
              <w:spacing w:line="240" w:lineRule="auto"/>
              <w:rPr>
                <w:rFonts w:asciiTheme="minorHAnsi" w:hAnsiTheme="minorHAnsi" w:cstheme="minorHAnsi"/>
              </w:rPr>
            </w:pPr>
          </w:p>
        </w:tc>
        <w:tc>
          <w:tcPr>
            <w:tcW w:w="0" w:type="auto"/>
          </w:tcPr>
          <w:p w14:paraId="7BCCFA77" w14:textId="77777777" w:rsidR="00D50AB2" w:rsidRPr="008C4974" w:rsidRDefault="00D50AB2" w:rsidP="00FC208E">
            <w:pPr>
              <w:pStyle w:val="MDPI42tablebody"/>
              <w:spacing w:line="240" w:lineRule="auto"/>
              <w:rPr>
                <w:rFonts w:asciiTheme="minorHAnsi" w:hAnsiTheme="minorHAnsi" w:cstheme="minorHAnsi"/>
              </w:rPr>
            </w:pPr>
          </w:p>
        </w:tc>
      </w:tr>
      <w:tr w:rsidR="00D50AB2" w:rsidRPr="008C4974" w14:paraId="1F9658EC" w14:textId="77777777" w:rsidTr="00D50AB2">
        <w:trPr>
          <w:trHeight w:val="165"/>
          <w:jc w:val="left"/>
        </w:trPr>
        <w:tc>
          <w:tcPr>
            <w:tcW w:w="0" w:type="auto"/>
          </w:tcPr>
          <w:p w14:paraId="145D8282"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Caucasian (%)</w:t>
            </w:r>
          </w:p>
        </w:tc>
        <w:tc>
          <w:tcPr>
            <w:tcW w:w="0" w:type="auto"/>
          </w:tcPr>
          <w:p w14:paraId="62647FD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7 (90%)</w:t>
            </w:r>
          </w:p>
        </w:tc>
        <w:tc>
          <w:tcPr>
            <w:tcW w:w="0" w:type="auto"/>
          </w:tcPr>
          <w:p w14:paraId="4489E21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75 (97%)</w:t>
            </w:r>
          </w:p>
        </w:tc>
        <w:tc>
          <w:tcPr>
            <w:tcW w:w="0" w:type="auto"/>
          </w:tcPr>
          <w:p w14:paraId="78B3EEB6"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3 (48%)</w:t>
            </w:r>
          </w:p>
        </w:tc>
        <w:tc>
          <w:tcPr>
            <w:tcW w:w="0" w:type="auto"/>
          </w:tcPr>
          <w:p w14:paraId="29D9B235"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p</w:t>
            </w:r>
            <w:r w:rsidRPr="008C4974">
              <w:rPr>
                <w:rFonts w:asciiTheme="minorHAnsi" w:hAnsiTheme="minorHAnsi" w:cstheme="minorHAnsi"/>
                <w:vertAlign w:val="subscript"/>
              </w:rPr>
              <w:t>c</w:t>
            </w:r>
            <w:r w:rsidRPr="008C4974">
              <w:rPr>
                <w:rFonts w:asciiTheme="minorHAnsi" w:hAnsiTheme="minorHAnsi" w:cstheme="minorHAnsi"/>
              </w:rPr>
              <w:t>&lt;0.001</w:t>
            </w:r>
          </w:p>
        </w:tc>
      </w:tr>
      <w:tr w:rsidR="00D50AB2" w:rsidRPr="008C4974" w14:paraId="2FA5BD84" w14:textId="77777777" w:rsidTr="00D50AB2">
        <w:trPr>
          <w:trHeight w:val="165"/>
          <w:jc w:val="left"/>
        </w:trPr>
        <w:tc>
          <w:tcPr>
            <w:tcW w:w="0" w:type="auto"/>
          </w:tcPr>
          <w:p w14:paraId="65DE1C04"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Asian (%)</w:t>
            </w:r>
          </w:p>
        </w:tc>
        <w:tc>
          <w:tcPr>
            <w:tcW w:w="0" w:type="auto"/>
          </w:tcPr>
          <w:p w14:paraId="14E5ADD5"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 (3%)</w:t>
            </w:r>
          </w:p>
        </w:tc>
        <w:tc>
          <w:tcPr>
            <w:tcW w:w="0" w:type="auto"/>
          </w:tcPr>
          <w:p w14:paraId="4A4A78D4"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 (3%)</w:t>
            </w:r>
          </w:p>
        </w:tc>
        <w:tc>
          <w:tcPr>
            <w:tcW w:w="0" w:type="auto"/>
          </w:tcPr>
          <w:p w14:paraId="260A3C8D"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18 (38%)</w:t>
            </w:r>
          </w:p>
        </w:tc>
        <w:tc>
          <w:tcPr>
            <w:tcW w:w="0" w:type="auto"/>
          </w:tcPr>
          <w:p w14:paraId="71C1B766"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p</w:t>
            </w:r>
            <w:r w:rsidRPr="008C4974">
              <w:rPr>
                <w:rFonts w:asciiTheme="minorHAnsi" w:hAnsiTheme="minorHAnsi" w:cstheme="minorHAnsi"/>
                <w:vertAlign w:val="subscript"/>
              </w:rPr>
              <w:t>c</w:t>
            </w:r>
            <w:r w:rsidRPr="008C4974">
              <w:rPr>
                <w:rFonts w:asciiTheme="minorHAnsi" w:hAnsiTheme="minorHAnsi" w:cstheme="minorHAnsi"/>
              </w:rPr>
              <w:t>&lt;0.001</w:t>
            </w:r>
          </w:p>
        </w:tc>
      </w:tr>
      <w:tr w:rsidR="00D50AB2" w:rsidRPr="008C4974" w14:paraId="13DD87B3" w14:textId="77777777" w:rsidTr="00D50AB2">
        <w:trPr>
          <w:trHeight w:val="165"/>
          <w:jc w:val="left"/>
        </w:trPr>
        <w:tc>
          <w:tcPr>
            <w:tcW w:w="0" w:type="auto"/>
          </w:tcPr>
          <w:p w14:paraId="0464355E"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Black (%)</w:t>
            </w:r>
          </w:p>
        </w:tc>
        <w:tc>
          <w:tcPr>
            <w:tcW w:w="0" w:type="auto"/>
          </w:tcPr>
          <w:p w14:paraId="13600468"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 (7%)</w:t>
            </w:r>
          </w:p>
        </w:tc>
        <w:tc>
          <w:tcPr>
            <w:tcW w:w="0" w:type="auto"/>
          </w:tcPr>
          <w:p w14:paraId="6595D887"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c>
          <w:tcPr>
            <w:tcW w:w="0" w:type="auto"/>
          </w:tcPr>
          <w:p w14:paraId="40A0AF93"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3 (6%)</w:t>
            </w:r>
          </w:p>
        </w:tc>
        <w:tc>
          <w:tcPr>
            <w:tcW w:w="0" w:type="auto"/>
          </w:tcPr>
          <w:p w14:paraId="6F7C6FE5"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r>
      <w:tr w:rsidR="00D50AB2" w:rsidRPr="008C4974" w14:paraId="7277AAF3" w14:textId="77777777" w:rsidTr="00D50AB2">
        <w:trPr>
          <w:trHeight w:val="165"/>
          <w:jc w:val="left"/>
        </w:trPr>
        <w:tc>
          <w:tcPr>
            <w:tcW w:w="0" w:type="auto"/>
          </w:tcPr>
          <w:p w14:paraId="34AB99E5"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Other (%)</w:t>
            </w:r>
          </w:p>
        </w:tc>
        <w:tc>
          <w:tcPr>
            <w:tcW w:w="0" w:type="auto"/>
          </w:tcPr>
          <w:p w14:paraId="363BC50D"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c>
          <w:tcPr>
            <w:tcW w:w="0" w:type="auto"/>
          </w:tcPr>
          <w:p w14:paraId="2E035BEA"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c>
          <w:tcPr>
            <w:tcW w:w="0" w:type="auto"/>
          </w:tcPr>
          <w:p w14:paraId="51E9F1D4"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 (4%)</w:t>
            </w:r>
          </w:p>
        </w:tc>
        <w:tc>
          <w:tcPr>
            <w:tcW w:w="0" w:type="auto"/>
          </w:tcPr>
          <w:p w14:paraId="16EF3958"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r>
      <w:tr w:rsidR="00D50AB2" w:rsidRPr="008C4974" w14:paraId="5B8A192D" w14:textId="77777777" w:rsidTr="00D50AB2">
        <w:trPr>
          <w:trHeight w:val="165"/>
          <w:jc w:val="left"/>
        </w:trPr>
        <w:tc>
          <w:tcPr>
            <w:tcW w:w="0" w:type="auto"/>
          </w:tcPr>
          <w:p w14:paraId="73E61F24" w14:textId="77777777" w:rsidR="00D50AB2" w:rsidRPr="008C4974" w:rsidRDefault="00D50AB2" w:rsidP="00FC208E">
            <w:pPr>
              <w:pStyle w:val="MDPI42tablebody"/>
              <w:spacing w:line="240" w:lineRule="auto"/>
              <w:rPr>
                <w:rFonts w:asciiTheme="minorHAnsi" w:hAnsiTheme="minorHAnsi" w:cstheme="minorHAnsi"/>
                <w:b/>
              </w:rPr>
            </w:pPr>
            <w:r w:rsidRPr="008C4974">
              <w:rPr>
                <w:rFonts w:asciiTheme="minorHAnsi" w:hAnsiTheme="minorHAnsi" w:cstheme="minorHAnsi"/>
                <w:b/>
              </w:rPr>
              <w:t>Unknown (%)</w:t>
            </w:r>
          </w:p>
        </w:tc>
        <w:tc>
          <w:tcPr>
            <w:tcW w:w="0" w:type="auto"/>
          </w:tcPr>
          <w:p w14:paraId="5E459373"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c>
          <w:tcPr>
            <w:tcW w:w="0" w:type="auto"/>
          </w:tcPr>
          <w:p w14:paraId="2E3687D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c>
          <w:tcPr>
            <w:tcW w:w="0" w:type="auto"/>
          </w:tcPr>
          <w:p w14:paraId="7D06B7AB"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2 (4%)</w:t>
            </w:r>
          </w:p>
        </w:tc>
        <w:tc>
          <w:tcPr>
            <w:tcW w:w="0" w:type="auto"/>
          </w:tcPr>
          <w:p w14:paraId="05C11688" w14:textId="77777777" w:rsidR="00D50AB2" w:rsidRPr="008C4974" w:rsidRDefault="00D50AB2" w:rsidP="00FC208E">
            <w:pPr>
              <w:pStyle w:val="MDPI42tablebody"/>
              <w:spacing w:line="240" w:lineRule="auto"/>
              <w:rPr>
                <w:rFonts w:asciiTheme="minorHAnsi" w:hAnsiTheme="minorHAnsi" w:cstheme="minorHAnsi"/>
              </w:rPr>
            </w:pPr>
            <w:r w:rsidRPr="008C4974">
              <w:rPr>
                <w:rFonts w:asciiTheme="minorHAnsi" w:hAnsiTheme="minorHAnsi" w:cstheme="minorHAnsi"/>
              </w:rPr>
              <w:t>-</w:t>
            </w:r>
          </w:p>
        </w:tc>
      </w:tr>
    </w:tbl>
    <w:p w14:paraId="04D219DC" w14:textId="77777777" w:rsidR="00673700" w:rsidRPr="00673700" w:rsidRDefault="00673700" w:rsidP="00673700">
      <w:r w:rsidRPr="00673700">
        <w:t>Data are presented as total and fractions (%) for categorical variables. Median values with interquartile ranges [25-75 IQR] are presented for continuous variables. Continuous variables were analysed using Mann Whitney U tests; categorical variables were tested using Pearson’s Chi-square tests. ns = not significant. pc = p-value adjusted for false discovery rate.</w:t>
      </w:r>
    </w:p>
    <w:p w14:paraId="4BF35815" w14:textId="77777777" w:rsidR="00673700" w:rsidRPr="00673700" w:rsidRDefault="00673700" w:rsidP="00673700">
      <w:pPr>
        <w:rPr>
          <w:lang w:val="en-US" w:bidi="en-US"/>
        </w:rPr>
      </w:pPr>
    </w:p>
    <w:p w14:paraId="518705C7" w14:textId="03BE05E6" w:rsidR="00673700" w:rsidRPr="00673700" w:rsidRDefault="00C1791E" w:rsidP="00673700">
      <w:pPr>
        <w:rPr>
          <w:i/>
          <w:lang w:val="en-US" w:bidi="en-US"/>
        </w:rPr>
      </w:pPr>
      <w:r>
        <w:rPr>
          <w:i/>
          <w:lang w:val="en-US" w:bidi="en-US"/>
        </w:rPr>
        <w:t>3</w:t>
      </w:r>
      <w:r w:rsidR="00673700" w:rsidRPr="00673700">
        <w:rPr>
          <w:i/>
          <w:lang w:val="en-US" w:bidi="en-US"/>
        </w:rPr>
        <w:t xml:space="preserve">.2. </w:t>
      </w:r>
      <w:r w:rsidR="00673700" w:rsidRPr="00673700">
        <w:rPr>
          <w:bCs/>
          <w:i/>
          <w:iCs/>
          <w:lang w:val="en-US" w:bidi="en-US"/>
        </w:rPr>
        <w:t>Serum proteins discriminate between disease groups</w:t>
      </w:r>
    </w:p>
    <w:p w14:paraId="43F58F90" w14:textId="77777777" w:rsidR="00673700" w:rsidRPr="00673700" w:rsidRDefault="00673700" w:rsidP="00673700">
      <w:pPr>
        <w:rPr>
          <w:bCs/>
        </w:rPr>
      </w:pPr>
      <w:r w:rsidRPr="00673700">
        <w:rPr>
          <w:bCs/>
        </w:rPr>
        <w:t>Analytes difficult to accurately quantify included IL-2, IL-12p70, IL-1α and GM-CSF, where the serum concentrations were either below the assay detection limit or dynamic range in more than half of the samples. For analysis, results below the lower detection limit were set to a numerical value of “0”.</w:t>
      </w:r>
    </w:p>
    <w:p w14:paraId="3E917336" w14:textId="77777777" w:rsidR="00673700" w:rsidRPr="00673700" w:rsidRDefault="00673700" w:rsidP="00673700">
      <w:pPr>
        <w:rPr>
          <w:lang w:val="en-US" w:bidi="en-US"/>
        </w:rPr>
      </w:pPr>
      <w:r w:rsidRPr="00673700">
        <w:rPr>
          <w:bCs/>
          <w:iCs/>
        </w:rPr>
        <w:t>First, differential serum protein levels were investigated</w:t>
      </w:r>
      <w:r w:rsidRPr="00673700" w:rsidDel="002C7401">
        <w:rPr>
          <w:bCs/>
          <w:iCs/>
        </w:rPr>
        <w:t xml:space="preserve"> </w:t>
      </w:r>
      <w:r w:rsidRPr="00673700">
        <w:rPr>
          <w:bCs/>
          <w:iCs/>
        </w:rPr>
        <w:t>across disease groups and healthy controls. Significant differences were seen in several proteins, many of which have previously been implicated in the pathogenesis of JIA and/or jSLE. Partial least squares discriminant analysis (PLSDA) models of two components were trained to discriminate between samples from healthy controls, JIA or jSLE patients. This bioinformatic model allowed discrimination between the three groups with ~90% accuracy (Figure 1a). Average model metrics are shown in Tables 2 (training sets) and 3 (testing sets)</w:t>
      </w:r>
      <w:r w:rsidRPr="00673700">
        <w:rPr>
          <w:lang w:val="en-US" w:bidi="en-US"/>
        </w:rPr>
        <w:t>. Variable importance in projection (VIP) scores of the model detailing the contribution of each feature (i.e. protein) towards each of the components in the PLSDA model were used to predict potential biomarkers. The top 60% VIP proteins are shown in Figure 1b, including IL-23, MIP-1β, MCP-1 and M-CSF as most promising candidates (Fig. 1b-2).</w:t>
      </w:r>
    </w:p>
    <w:p w14:paraId="76430C7D" w14:textId="72A5F800" w:rsidR="00673700" w:rsidRDefault="00673700" w:rsidP="00673700">
      <w:pPr>
        <w:rPr>
          <w:lang w:val="en-US"/>
        </w:rPr>
      </w:pPr>
      <w:r w:rsidRPr="00673700">
        <w:rPr>
          <w:lang w:val="en-US"/>
        </w:rPr>
        <w:t>To estimate the minimum number of proteins necessary to quantify in order to accurately discriminate between groups, PLSDA models with various different feature counts and selection features were produced. As shown in Figure 3, reduction of proteins to 27 did not significantly impact on the accuracy of the model (Table 4). Reducing the number of analytes below 27, however, reduced the performance of the model.</w:t>
      </w:r>
    </w:p>
    <w:p w14:paraId="5509E72B" w14:textId="66E0486F" w:rsidR="008C4974" w:rsidRPr="00DF4225" w:rsidRDefault="008C4974" w:rsidP="00673700">
      <w:pPr>
        <w:rPr>
          <w:lang w:val="en-US"/>
        </w:rPr>
      </w:pPr>
    </w:p>
    <w:p w14:paraId="3B682FA4" w14:textId="39C4051F" w:rsidR="00673700" w:rsidRDefault="00673700" w:rsidP="00673700">
      <w:pPr>
        <w:rPr>
          <w:iCs/>
          <w:lang w:bidi="en-US"/>
        </w:rPr>
      </w:pPr>
      <w:r w:rsidRPr="00673700">
        <w:rPr>
          <w:b/>
          <w:iCs/>
          <w:lang w:bidi="en-US"/>
        </w:rPr>
        <w:t>Table 2.</w:t>
      </w:r>
      <w:r w:rsidRPr="00673700">
        <w:rPr>
          <w:iCs/>
          <w:lang w:bidi="en-US"/>
        </w:rPr>
        <w:t xml:space="preserve"> </w:t>
      </w:r>
      <w:r w:rsidRPr="00673700">
        <w:rPr>
          <w:bCs/>
          <w:iCs/>
        </w:rPr>
        <w:t>Mean performance metrics of trained PLSDA model on training set</w:t>
      </w:r>
      <w:r w:rsidRPr="00673700">
        <w:rPr>
          <w:bCs/>
          <w:iCs/>
          <w:lang w:bidi="en-US"/>
        </w:rPr>
        <w:t>.</w:t>
      </w:r>
      <w:r w:rsidRPr="00673700">
        <w:rPr>
          <w:iCs/>
          <w:lang w:bidi="en-US"/>
        </w:rPr>
        <w:t xml:space="preserve"> </w:t>
      </w:r>
    </w:p>
    <w:tbl>
      <w:tblPr>
        <w:tblStyle w:val="MDPI41threelinetable"/>
        <w:tblW w:w="8020" w:type="dxa"/>
        <w:jc w:val="left"/>
        <w:tblLook w:val="04A0" w:firstRow="1" w:lastRow="0" w:firstColumn="1" w:lastColumn="0" w:noHBand="0" w:noVBand="1"/>
      </w:tblPr>
      <w:tblGrid>
        <w:gridCol w:w="2005"/>
        <w:gridCol w:w="2005"/>
        <w:gridCol w:w="2005"/>
        <w:gridCol w:w="2005"/>
      </w:tblGrid>
      <w:tr w:rsidR="008C4974" w:rsidRPr="008C4974" w14:paraId="542F0F6D" w14:textId="77777777" w:rsidTr="008C4974">
        <w:trPr>
          <w:cnfStyle w:val="100000000000" w:firstRow="1" w:lastRow="0" w:firstColumn="0" w:lastColumn="0" w:oddVBand="0" w:evenVBand="0" w:oddHBand="0" w:evenHBand="0" w:firstRowFirstColumn="0" w:firstRowLastColumn="0" w:lastRowFirstColumn="0" w:lastRowLastColumn="0"/>
          <w:trHeight w:val="165"/>
          <w:jc w:val="left"/>
        </w:trPr>
        <w:tc>
          <w:tcPr>
            <w:tcW w:w="2005" w:type="dxa"/>
            <w:hideMark/>
          </w:tcPr>
          <w:p w14:paraId="7EC9D190" w14:textId="77777777" w:rsidR="008C4974" w:rsidRPr="008C4974" w:rsidRDefault="008C4974" w:rsidP="00FC208E">
            <w:pPr>
              <w:pStyle w:val="MDPI42tablebody"/>
              <w:spacing w:line="240" w:lineRule="auto"/>
              <w:rPr>
                <w:rFonts w:asciiTheme="minorHAnsi" w:hAnsiTheme="minorHAnsi" w:cstheme="minorHAnsi"/>
              </w:rPr>
            </w:pPr>
          </w:p>
        </w:tc>
        <w:tc>
          <w:tcPr>
            <w:tcW w:w="2005" w:type="dxa"/>
            <w:hideMark/>
          </w:tcPr>
          <w:p w14:paraId="1F796ABD"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jSLE</w:t>
            </w:r>
          </w:p>
        </w:tc>
        <w:tc>
          <w:tcPr>
            <w:tcW w:w="2005" w:type="dxa"/>
            <w:hideMark/>
          </w:tcPr>
          <w:p w14:paraId="10009E05"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JIA</w:t>
            </w:r>
          </w:p>
        </w:tc>
        <w:tc>
          <w:tcPr>
            <w:tcW w:w="2005" w:type="dxa"/>
          </w:tcPr>
          <w:p w14:paraId="02BAD2A1"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Healthy controls</w:t>
            </w:r>
          </w:p>
        </w:tc>
      </w:tr>
      <w:tr w:rsidR="008C4974" w:rsidRPr="008C4974" w14:paraId="12E39113" w14:textId="77777777" w:rsidTr="008C4974">
        <w:trPr>
          <w:trHeight w:val="165"/>
          <w:jc w:val="left"/>
        </w:trPr>
        <w:tc>
          <w:tcPr>
            <w:tcW w:w="2005" w:type="dxa"/>
            <w:hideMark/>
          </w:tcPr>
          <w:p w14:paraId="2C6FB77F"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Accuracy</w:t>
            </w:r>
          </w:p>
        </w:tc>
        <w:tc>
          <w:tcPr>
            <w:tcW w:w="2005" w:type="dxa"/>
            <w:hideMark/>
          </w:tcPr>
          <w:p w14:paraId="54DF4705"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2</w:t>
            </w:r>
          </w:p>
        </w:tc>
        <w:tc>
          <w:tcPr>
            <w:tcW w:w="2005" w:type="dxa"/>
            <w:hideMark/>
          </w:tcPr>
          <w:p w14:paraId="14B47A63"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8</w:t>
            </w:r>
          </w:p>
        </w:tc>
        <w:tc>
          <w:tcPr>
            <w:tcW w:w="2005" w:type="dxa"/>
          </w:tcPr>
          <w:p w14:paraId="6AC7ED32"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2</w:t>
            </w:r>
          </w:p>
        </w:tc>
      </w:tr>
      <w:tr w:rsidR="008C4974" w:rsidRPr="008C4974" w14:paraId="022F0243" w14:textId="77777777" w:rsidTr="008C4974">
        <w:trPr>
          <w:trHeight w:val="165"/>
          <w:jc w:val="left"/>
        </w:trPr>
        <w:tc>
          <w:tcPr>
            <w:tcW w:w="2005" w:type="dxa"/>
            <w:hideMark/>
          </w:tcPr>
          <w:p w14:paraId="3F414DC2"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Precision</w:t>
            </w:r>
          </w:p>
        </w:tc>
        <w:tc>
          <w:tcPr>
            <w:tcW w:w="2005" w:type="dxa"/>
            <w:hideMark/>
          </w:tcPr>
          <w:p w14:paraId="4750ECB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1</w:t>
            </w:r>
          </w:p>
        </w:tc>
        <w:tc>
          <w:tcPr>
            <w:tcW w:w="2005" w:type="dxa"/>
            <w:hideMark/>
          </w:tcPr>
          <w:p w14:paraId="0696B94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7</w:t>
            </w:r>
          </w:p>
        </w:tc>
        <w:tc>
          <w:tcPr>
            <w:tcW w:w="2005" w:type="dxa"/>
          </w:tcPr>
          <w:p w14:paraId="5F4F59A5"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78</w:t>
            </w:r>
          </w:p>
        </w:tc>
      </w:tr>
      <w:tr w:rsidR="008C4974" w:rsidRPr="008C4974" w14:paraId="3BEE2EC9" w14:textId="77777777" w:rsidTr="008C4974">
        <w:trPr>
          <w:trHeight w:val="165"/>
          <w:jc w:val="left"/>
        </w:trPr>
        <w:tc>
          <w:tcPr>
            <w:tcW w:w="2005" w:type="dxa"/>
          </w:tcPr>
          <w:p w14:paraId="6076665B"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Recall</w:t>
            </w:r>
          </w:p>
        </w:tc>
        <w:tc>
          <w:tcPr>
            <w:tcW w:w="2005" w:type="dxa"/>
          </w:tcPr>
          <w:p w14:paraId="39419CB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2</w:t>
            </w:r>
          </w:p>
        </w:tc>
        <w:tc>
          <w:tcPr>
            <w:tcW w:w="2005" w:type="dxa"/>
          </w:tcPr>
          <w:p w14:paraId="2526A374"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1.00</w:t>
            </w:r>
          </w:p>
        </w:tc>
        <w:tc>
          <w:tcPr>
            <w:tcW w:w="2005" w:type="dxa"/>
          </w:tcPr>
          <w:p w14:paraId="565953B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4</w:t>
            </w:r>
          </w:p>
        </w:tc>
      </w:tr>
      <w:tr w:rsidR="008C4974" w:rsidRPr="008C4974" w14:paraId="0B95325A" w14:textId="77777777" w:rsidTr="008C4974">
        <w:trPr>
          <w:trHeight w:val="165"/>
          <w:jc w:val="left"/>
        </w:trPr>
        <w:tc>
          <w:tcPr>
            <w:tcW w:w="2005" w:type="dxa"/>
          </w:tcPr>
          <w:p w14:paraId="3B85A68B"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lastRenderedPageBreak/>
              <w:t>F1</w:t>
            </w:r>
          </w:p>
        </w:tc>
        <w:tc>
          <w:tcPr>
            <w:tcW w:w="2005" w:type="dxa"/>
          </w:tcPr>
          <w:p w14:paraId="1152EDF4"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6</w:t>
            </w:r>
          </w:p>
        </w:tc>
        <w:tc>
          <w:tcPr>
            <w:tcW w:w="2005" w:type="dxa"/>
          </w:tcPr>
          <w:p w14:paraId="357F59BF"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8</w:t>
            </w:r>
          </w:p>
        </w:tc>
        <w:tc>
          <w:tcPr>
            <w:tcW w:w="2005" w:type="dxa"/>
          </w:tcPr>
          <w:p w14:paraId="71A2BF63"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1</w:t>
            </w:r>
          </w:p>
        </w:tc>
      </w:tr>
    </w:tbl>
    <w:p w14:paraId="7A9E846A" w14:textId="77777777" w:rsidR="00673700" w:rsidRPr="00673700" w:rsidRDefault="00673700" w:rsidP="00673700">
      <w:r w:rsidRPr="00673700">
        <w:t>Metrics are reported for each sample type. Accuracy reports the fraction of samples correctly classified. Precision reports the fraction of samples predicted as a class that were actually that class. Recall reports the fraction of samples that were actually that class that were classified as that class. F1 is a weighted mean between precision and recall.</w:t>
      </w:r>
    </w:p>
    <w:p w14:paraId="2E4AD2E4" w14:textId="77777777" w:rsidR="00673700" w:rsidRPr="00673700" w:rsidRDefault="00673700" w:rsidP="00673700"/>
    <w:p w14:paraId="07893C63" w14:textId="15144500" w:rsidR="00673700" w:rsidRPr="008C4974" w:rsidRDefault="00673700" w:rsidP="00673700">
      <w:pPr>
        <w:rPr>
          <w:rFonts w:cstheme="minorHAnsi"/>
          <w:iCs/>
          <w:lang w:bidi="en-US"/>
        </w:rPr>
      </w:pPr>
      <w:r w:rsidRPr="00673700">
        <w:rPr>
          <w:b/>
          <w:iCs/>
          <w:lang w:bidi="en-US"/>
        </w:rPr>
        <w:t>Table 3.</w:t>
      </w:r>
      <w:r w:rsidRPr="00673700">
        <w:rPr>
          <w:iCs/>
          <w:lang w:bidi="en-US"/>
        </w:rPr>
        <w:t xml:space="preserve"> </w:t>
      </w:r>
      <w:r w:rsidRPr="008C4974">
        <w:rPr>
          <w:rFonts w:cstheme="minorHAnsi"/>
          <w:bCs/>
          <w:iCs/>
        </w:rPr>
        <w:t>Mean performance metrics of trained PLSDA model on testing set</w:t>
      </w:r>
      <w:r w:rsidRPr="008C4974">
        <w:rPr>
          <w:rFonts w:cstheme="minorHAnsi"/>
          <w:bCs/>
          <w:iCs/>
          <w:lang w:bidi="en-US"/>
        </w:rPr>
        <w:t>.</w:t>
      </w:r>
      <w:r w:rsidRPr="008C4974">
        <w:rPr>
          <w:rFonts w:cstheme="minorHAnsi"/>
          <w:iCs/>
          <w:lang w:bidi="en-US"/>
        </w:rPr>
        <w:t xml:space="preserve"> </w:t>
      </w:r>
    </w:p>
    <w:tbl>
      <w:tblPr>
        <w:tblStyle w:val="MDPI41threelinetable"/>
        <w:tblW w:w="8020" w:type="dxa"/>
        <w:jc w:val="left"/>
        <w:tblLook w:val="04A0" w:firstRow="1" w:lastRow="0" w:firstColumn="1" w:lastColumn="0" w:noHBand="0" w:noVBand="1"/>
      </w:tblPr>
      <w:tblGrid>
        <w:gridCol w:w="2005"/>
        <w:gridCol w:w="2005"/>
        <w:gridCol w:w="2005"/>
        <w:gridCol w:w="2005"/>
      </w:tblGrid>
      <w:tr w:rsidR="008C4974" w:rsidRPr="008C4974" w14:paraId="65211E57" w14:textId="77777777" w:rsidTr="008C4974">
        <w:trPr>
          <w:cnfStyle w:val="100000000000" w:firstRow="1" w:lastRow="0" w:firstColumn="0" w:lastColumn="0" w:oddVBand="0" w:evenVBand="0" w:oddHBand="0" w:evenHBand="0" w:firstRowFirstColumn="0" w:firstRowLastColumn="0" w:lastRowFirstColumn="0" w:lastRowLastColumn="0"/>
          <w:trHeight w:val="165"/>
          <w:jc w:val="left"/>
        </w:trPr>
        <w:tc>
          <w:tcPr>
            <w:tcW w:w="2005" w:type="dxa"/>
            <w:hideMark/>
          </w:tcPr>
          <w:p w14:paraId="1DCEDC5D" w14:textId="77777777" w:rsidR="008C4974" w:rsidRPr="008C4974" w:rsidRDefault="008C4974" w:rsidP="00FC208E">
            <w:pPr>
              <w:pStyle w:val="MDPI42tablebody"/>
              <w:spacing w:line="240" w:lineRule="auto"/>
              <w:rPr>
                <w:rFonts w:asciiTheme="minorHAnsi" w:hAnsiTheme="minorHAnsi" w:cstheme="minorHAnsi"/>
              </w:rPr>
            </w:pPr>
          </w:p>
        </w:tc>
        <w:tc>
          <w:tcPr>
            <w:tcW w:w="2005" w:type="dxa"/>
            <w:hideMark/>
          </w:tcPr>
          <w:p w14:paraId="23E8A06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jSLE</w:t>
            </w:r>
          </w:p>
        </w:tc>
        <w:tc>
          <w:tcPr>
            <w:tcW w:w="2005" w:type="dxa"/>
            <w:hideMark/>
          </w:tcPr>
          <w:p w14:paraId="2E5F1166"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JIA</w:t>
            </w:r>
          </w:p>
        </w:tc>
        <w:tc>
          <w:tcPr>
            <w:tcW w:w="2005" w:type="dxa"/>
          </w:tcPr>
          <w:p w14:paraId="102B3872"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Healthy controls</w:t>
            </w:r>
          </w:p>
        </w:tc>
      </w:tr>
      <w:tr w:rsidR="008C4974" w:rsidRPr="008C4974" w14:paraId="7291F543" w14:textId="77777777" w:rsidTr="008C4974">
        <w:trPr>
          <w:trHeight w:val="165"/>
          <w:jc w:val="left"/>
        </w:trPr>
        <w:tc>
          <w:tcPr>
            <w:tcW w:w="2005" w:type="dxa"/>
            <w:hideMark/>
          </w:tcPr>
          <w:p w14:paraId="4295E0E6"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Accuracy</w:t>
            </w:r>
          </w:p>
        </w:tc>
        <w:tc>
          <w:tcPr>
            <w:tcW w:w="2005" w:type="dxa"/>
            <w:hideMark/>
          </w:tcPr>
          <w:p w14:paraId="0AE1A39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1</w:t>
            </w:r>
          </w:p>
        </w:tc>
        <w:tc>
          <w:tcPr>
            <w:tcW w:w="2005" w:type="dxa"/>
            <w:hideMark/>
          </w:tcPr>
          <w:p w14:paraId="0D4E592A"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4</w:t>
            </w:r>
          </w:p>
        </w:tc>
        <w:tc>
          <w:tcPr>
            <w:tcW w:w="2005" w:type="dxa"/>
          </w:tcPr>
          <w:p w14:paraId="11BF4A4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9</w:t>
            </w:r>
          </w:p>
        </w:tc>
      </w:tr>
      <w:tr w:rsidR="008C4974" w:rsidRPr="008C4974" w14:paraId="1B4CB259" w14:textId="77777777" w:rsidTr="008C4974">
        <w:trPr>
          <w:trHeight w:val="165"/>
          <w:jc w:val="left"/>
        </w:trPr>
        <w:tc>
          <w:tcPr>
            <w:tcW w:w="2005" w:type="dxa"/>
            <w:hideMark/>
          </w:tcPr>
          <w:p w14:paraId="647AF942"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Precision</w:t>
            </w:r>
          </w:p>
        </w:tc>
        <w:tc>
          <w:tcPr>
            <w:tcW w:w="2005" w:type="dxa"/>
            <w:hideMark/>
          </w:tcPr>
          <w:p w14:paraId="5CB944CC"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0</w:t>
            </w:r>
          </w:p>
        </w:tc>
        <w:tc>
          <w:tcPr>
            <w:tcW w:w="2005" w:type="dxa"/>
            <w:hideMark/>
          </w:tcPr>
          <w:p w14:paraId="4A912E8F"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4</w:t>
            </w:r>
          </w:p>
        </w:tc>
        <w:tc>
          <w:tcPr>
            <w:tcW w:w="2005" w:type="dxa"/>
          </w:tcPr>
          <w:p w14:paraId="3EB405BB"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72</w:t>
            </w:r>
          </w:p>
        </w:tc>
      </w:tr>
      <w:tr w:rsidR="008C4974" w:rsidRPr="008C4974" w14:paraId="52248158" w14:textId="77777777" w:rsidTr="008C4974">
        <w:trPr>
          <w:trHeight w:val="165"/>
          <w:jc w:val="left"/>
        </w:trPr>
        <w:tc>
          <w:tcPr>
            <w:tcW w:w="2005" w:type="dxa"/>
          </w:tcPr>
          <w:p w14:paraId="6862CAE2"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Recall</w:t>
            </w:r>
          </w:p>
        </w:tc>
        <w:tc>
          <w:tcPr>
            <w:tcW w:w="2005" w:type="dxa"/>
          </w:tcPr>
          <w:p w14:paraId="310E360A"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0</w:t>
            </w:r>
          </w:p>
        </w:tc>
        <w:tc>
          <w:tcPr>
            <w:tcW w:w="2005" w:type="dxa"/>
          </w:tcPr>
          <w:p w14:paraId="093BF3BB"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5</w:t>
            </w:r>
          </w:p>
        </w:tc>
        <w:tc>
          <w:tcPr>
            <w:tcW w:w="2005" w:type="dxa"/>
          </w:tcPr>
          <w:p w14:paraId="5C01F518"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0</w:t>
            </w:r>
          </w:p>
        </w:tc>
      </w:tr>
      <w:tr w:rsidR="008C4974" w:rsidRPr="008C4974" w14:paraId="11AA222F" w14:textId="77777777" w:rsidTr="008C4974">
        <w:trPr>
          <w:trHeight w:val="165"/>
          <w:jc w:val="left"/>
        </w:trPr>
        <w:tc>
          <w:tcPr>
            <w:tcW w:w="2005" w:type="dxa"/>
          </w:tcPr>
          <w:p w14:paraId="5D82EED3" w14:textId="77777777" w:rsidR="008C4974" w:rsidRPr="008C4974" w:rsidRDefault="008C4974" w:rsidP="00FC208E">
            <w:pPr>
              <w:pStyle w:val="MDPI42tablebody"/>
              <w:spacing w:line="240" w:lineRule="auto"/>
              <w:rPr>
                <w:rFonts w:asciiTheme="minorHAnsi" w:hAnsiTheme="minorHAnsi" w:cstheme="minorHAnsi"/>
                <w:b/>
              </w:rPr>
            </w:pPr>
            <w:r w:rsidRPr="008C4974">
              <w:rPr>
                <w:rFonts w:asciiTheme="minorHAnsi" w:hAnsiTheme="minorHAnsi" w:cstheme="minorHAnsi"/>
                <w:b/>
              </w:rPr>
              <w:t>F1</w:t>
            </w:r>
          </w:p>
        </w:tc>
        <w:tc>
          <w:tcPr>
            <w:tcW w:w="2005" w:type="dxa"/>
          </w:tcPr>
          <w:p w14:paraId="0310F70A"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84</w:t>
            </w:r>
          </w:p>
        </w:tc>
        <w:tc>
          <w:tcPr>
            <w:tcW w:w="2005" w:type="dxa"/>
          </w:tcPr>
          <w:p w14:paraId="3CE1DAB4"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94</w:t>
            </w:r>
          </w:p>
        </w:tc>
        <w:tc>
          <w:tcPr>
            <w:tcW w:w="2005" w:type="dxa"/>
          </w:tcPr>
          <w:p w14:paraId="3F8FFB58" w14:textId="77777777" w:rsidR="008C4974" w:rsidRPr="008C4974" w:rsidRDefault="008C4974" w:rsidP="00FC208E">
            <w:pPr>
              <w:pStyle w:val="MDPI42tablebody"/>
              <w:spacing w:line="240" w:lineRule="auto"/>
              <w:rPr>
                <w:rFonts w:asciiTheme="minorHAnsi" w:hAnsiTheme="minorHAnsi" w:cstheme="minorHAnsi"/>
              </w:rPr>
            </w:pPr>
            <w:r w:rsidRPr="008C4974">
              <w:rPr>
                <w:rFonts w:asciiTheme="minorHAnsi" w:hAnsiTheme="minorHAnsi" w:cstheme="minorHAnsi"/>
              </w:rPr>
              <w:t>0.76</w:t>
            </w:r>
          </w:p>
        </w:tc>
      </w:tr>
    </w:tbl>
    <w:p w14:paraId="07BC7738" w14:textId="17498F78" w:rsidR="00673700" w:rsidRDefault="00673700" w:rsidP="00673700">
      <w:r w:rsidRPr="008C4974">
        <w:rPr>
          <w:rFonts w:cstheme="minorHAnsi"/>
        </w:rPr>
        <w:t>Metrics are reported for each sample type. Accuracy reports the fraction of samples correctly classified. Precision reports the fraction of samples predicted</w:t>
      </w:r>
      <w:r w:rsidRPr="00673700">
        <w:t xml:space="preserve"> as a class that were actually that class. Recall reports the fraction of samples that were actually that class that were classified as that class. F1 is a weighted mean between precision and recall.</w:t>
      </w:r>
    </w:p>
    <w:p w14:paraId="4F204CC1" w14:textId="77777777" w:rsidR="00B97576" w:rsidRDefault="00B97576" w:rsidP="00673700">
      <w:pPr>
        <w:rPr>
          <w:bCs/>
          <w:lang w:val="en-US"/>
        </w:rPr>
      </w:pPr>
    </w:p>
    <w:p w14:paraId="31248808" w14:textId="77777777" w:rsidR="00673700" w:rsidRPr="00673700" w:rsidRDefault="00673700" w:rsidP="00673700">
      <w:pPr>
        <w:rPr>
          <w:lang w:bidi="en-US"/>
        </w:rPr>
      </w:pPr>
      <w:r w:rsidRPr="00673700">
        <w:rPr>
          <w:b/>
          <w:iCs/>
          <w:lang w:bidi="en-US"/>
        </w:rPr>
        <w:t>Table 4.</w:t>
      </w:r>
      <w:r w:rsidRPr="00673700">
        <w:rPr>
          <w:iCs/>
          <w:lang w:bidi="en-US"/>
        </w:rPr>
        <w:t xml:space="preserve"> P</w:t>
      </w:r>
      <w:r w:rsidRPr="00673700">
        <w:rPr>
          <w:bCs/>
          <w:iCs/>
        </w:rPr>
        <w:t>roteins required for optimal model performance</w:t>
      </w:r>
      <w:r w:rsidRPr="00673700">
        <w:rPr>
          <w:bCs/>
          <w:iCs/>
          <w:lang w:bidi="en-US"/>
        </w:rPr>
        <w:t>.</w:t>
      </w:r>
    </w:p>
    <w:tbl>
      <w:tblPr>
        <w:tblW w:w="1049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7"/>
        <w:gridCol w:w="1984"/>
        <w:gridCol w:w="1985"/>
        <w:gridCol w:w="1984"/>
      </w:tblGrid>
      <w:tr w:rsidR="00673700" w:rsidRPr="00673700" w14:paraId="00BD196B" w14:textId="77777777" w:rsidTr="00C1791E">
        <w:trPr>
          <w:trHeight w:val="165"/>
        </w:trPr>
        <w:tc>
          <w:tcPr>
            <w:tcW w:w="4537" w:type="dxa"/>
            <w:hideMark/>
          </w:tcPr>
          <w:p w14:paraId="61836648" w14:textId="77777777" w:rsidR="00673700" w:rsidRPr="00673700" w:rsidRDefault="00673700" w:rsidP="00673700">
            <w:pPr>
              <w:rPr>
                <w:b/>
                <w:bCs/>
                <w:lang w:bidi="en-US"/>
              </w:rPr>
            </w:pPr>
            <w:r w:rsidRPr="00673700">
              <w:rPr>
                <w:b/>
                <w:bCs/>
                <w:lang w:bidi="en-US"/>
              </w:rPr>
              <w:t>Protein</w:t>
            </w:r>
          </w:p>
        </w:tc>
        <w:tc>
          <w:tcPr>
            <w:tcW w:w="1984" w:type="dxa"/>
          </w:tcPr>
          <w:p w14:paraId="08F7CE06" w14:textId="77777777" w:rsidR="00673700" w:rsidRPr="00673700" w:rsidRDefault="00673700" w:rsidP="00673700">
            <w:pPr>
              <w:rPr>
                <w:b/>
                <w:bCs/>
                <w:lang w:val="en-US"/>
              </w:rPr>
            </w:pPr>
            <w:r w:rsidRPr="00673700">
              <w:rPr>
                <w:b/>
                <w:lang w:val="en-US"/>
              </w:rPr>
              <w:t>HC, median (range), pg/mL</w:t>
            </w:r>
          </w:p>
        </w:tc>
        <w:tc>
          <w:tcPr>
            <w:tcW w:w="1985" w:type="dxa"/>
          </w:tcPr>
          <w:p w14:paraId="25A764F1" w14:textId="77777777" w:rsidR="00673700" w:rsidRPr="00673700" w:rsidRDefault="00673700" w:rsidP="00673700">
            <w:pPr>
              <w:rPr>
                <w:b/>
                <w:bCs/>
                <w:lang w:val="en-US"/>
              </w:rPr>
            </w:pPr>
            <w:r w:rsidRPr="00673700">
              <w:rPr>
                <w:b/>
                <w:lang w:val="en-US"/>
              </w:rPr>
              <w:t>jSLE, median (range), pg/mL</w:t>
            </w:r>
          </w:p>
        </w:tc>
        <w:tc>
          <w:tcPr>
            <w:tcW w:w="1984" w:type="dxa"/>
          </w:tcPr>
          <w:p w14:paraId="21D84433" w14:textId="77777777" w:rsidR="00673700" w:rsidRPr="00673700" w:rsidRDefault="00673700" w:rsidP="00673700">
            <w:pPr>
              <w:rPr>
                <w:b/>
                <w:bCs/>
                <w:lang w:val="en-US"/>
              </w:rPr>
            </w:pPr>
            <w:r w:rsidRPr="00673700">
              <w:rPr>
                <w:b/>
                <w:lang w:val="en-US"/>
              </w:rPr>
              <w:t>JIA, median (range), pg/mL</w:t>
            </w:r>
          </w:p>
        </w:tc>
      </w:tr>
      <w:tr w:rsidR="00673700" w:rsidRPr="00673700" w14:paraId="40BB4959" w14:textId="77777777" w:rsidTr="00C1791E">
        <w:trPr>
          <w:trHeight w:val="285"/>
        </w:trPr>
        <w:tc>
          <w:tcPr>
            <w:tcW w:w="4537" w:type="dxa"/>
            <w:hideMark/>
          </w:tcPr>
          <w:p w14:paraId="7184DCE2" w14:textId="77777777" w:rsidR="00673700" w:rsidRPr="00673700" w:rsidRDefault="00673700" w:rsidP="00673700">
            <w:pPr>
              <w:rPr>
                <w:b/>
                <w:lang w:bidi="en-US"/>
              </w:rPr>
            </w:pPr>
            <w:r w:rsidRPr="00673700">
              <w:rPr>
                <w:b/>
              </w:rPr>
              <w:t>Macrophage-derived chemokine (MDC)</w:t>
            </w:r>
          </w:p>
        </w:tc>
        <w:tc>
          <w:tcPr>
            <w:tcW w:w="1984" w:type="dxa"/>
          </w:tcPr>
          <w:p w14:paraId="111AC118" w14:textId="77777777" w:rsidR="00673700" w:rsidRPr="00673700" w:rsidRDefault="00673700" w:rsidP="00673700">
            <w:pPr>
              <w:rPr>
                <w:lang w:val="sv-SE"/>
              </w:rPr>
            </w:pPr>
            <w:r w:rsidRPr="00673700">
              <w:rPr>
                <w:lang w:val="en-US"/>
              </w:rPr>
              <w:t>3402 (2020-8233)</w:t>
            </w:r>
          </w:p>
        </w:tc>
        <w:tc>
          <w:tcPr>
            <w:tcW w:w="1985" w:type="dxa"/>
          </w:tcPr>
          <w:p w14:paraId="4A6E5F74" w14:textId="77777777" w:rsidR="00673700" w:rsidRPr="00673700" w:rsidRDefault="00673700" w:rsidP="00673700">
            <w:pPr>
              <w:rPr>
                <w:lang w:val="sv-SE"/>
              </w:rPr>
            </w:pPr>
            <w:r w:rsidRPr="00673700">
              <w:rPr>
                <w:lang w:val="en-US"/>
              </w:rPr>
              <w:t>2275 (709.4-4622)</w:t>
            </w:r>
          </w:p>
        </w:tc>
        <w:tc>
          <w:tcPr>
            <w:tcW w:w="0" w:type="dxa"/>
          </w:tcPr>
          <w:p w14:paraId="0750C5A7" w14:textId="77777777" w:rsidR="00673700" w:rsidRPr="00673700" w:rsidRDefault="00673700" w:rsidP="00673700">
            <w:pPr>
              <w:rPr>
                <w:lang w:val="sv-SE"/>
              </w:rPr>
            </w:pPr>
            <w:r w:rsidRPr="00673700">
              <w:rPr>
                <w:lang w:val="en-US"/>
              </w:rPr>
              <w:t>1804 (487.7-3405)</w:t>
            </w:r>
          </w:p>
        </w:tc>
      </w:tr>
      <w:tr w:rsidR="00673700" w:rsidRPr="00673700" w14:paraId="72C5D664" w14:textId="77777777" w:rsidTr="00C1791E">
        <w:trPr>
          <w:trHeight w:val="270"/>
        </w:trPr>
        <w:tc>
          <w:tcPr>
            <w:tcW w:w="4537" w:type="dxa"/>
          </w:tcPr>
          <w:p w14:paraId="6BF99F37" w14:textId="77777777" w:rsidR="00673700" w:rsidRPr="00673700" w:rsidRDefault="00673700" w:rsidP="00673700">
            <w:pPr>
              <w:rPr>
                <w:b/>
              </w:rPr>
            </w:pPr>
            <w:r w:rsidRPr="00673700">
              <w:rPr>
                <w:b/>
              </w:rPr>
              <w:t xml:space="preserve">Tumour necrosis factor </w:t>
            </w:r>
            <w:r w:rsidRPr="00673700">
              <w:rPr>
                <w:b/>
                <w:bCs/>
              </w:rPr>
              <w:t>α</w:t>
            </w:r>
            <w:r w:rsidRPr="00673700">
              <w:rPr>
                <w:b/>
              </w:rPr>
              <w:t xml:space="preserve"> (TNF-</w:t>
            </w:r>
            <w:r w:rsidRPr="00673700">
              <w:rPr>
                <w:b/>
                <w:bCs/>
              </w:rPr>
              <w:t>α)</w:t>
            </w:r>
          </w:p>
        </w:tc>
        <w:tc>
          <w:tcPr>
            <w:tcW w:w="1984" w:type="dxa"/>
          </w:tcPr>
          <w:p w14:paraId="625DF08C" w14:textId="77777777" w:rsidR="00673700" w:rsidRPr="00673700" w:rsidRDefault="00673700" w:rsidP="00673700">
            <w:pPr>
              <w:rPr>
                <w:lang w:val="sv-SE"/>
              </w:rPr>
            </w:pPr>
            <w:r w:rsidRPr="00673700">
              <w:rPr>
                <w:lang w:val="en-US"/>
              </w:rPr>
              <w:t>3.788 (2.538-240.8)</w:t>
            </w:r>
          </w:p>
        </w:tc>
        <w:tc>
          <w:tcPr>
            <w:tcW w:w="1985" w:type="dxa"/>
          </w:tcPr>
          <w:p w14:paraId="48E21688" w14:textId="77777777" w:rsidR="00673700" w:rsidRPr="00673700" w:rsidRDefault="00673700" w:rsidP="00673700">
            <w:pPr>
              <w:rPr>
                <w:lang w:val="sv-SE"/>
              </w:rPr>
            </w:pPr>
            <w:r w:rsidRPr="00673700">
              <w:rPr>
                <w:lang w:val="en-US"/>
              </w:rPr>
              <w:t>3.89 (2.062-14.08)</w:t>
            </w:r>
          </w:p>
        </w:tc>
        <w:tc>
          <w:tcPr>
            <w:tcW w:w="0" w:type="dxa"/>
          </w:tcPr>
          <w:p w14:paraId="248739EC" w14:textId="77777777" w:rsidR="00673700" w:rsidRPr="00673700" w:rsidRDefault="00673700" w:rsidP="00673700">
            <w:pPr>
              <w:rPr>
                <w:lang w:val="sv-SE"/>
              </w:rPr>
            </w:pPr>
            <w:r w:rsidRPr="00673700">
              <w:rPr>
                <w:lang w:val="en-US"/>
              </w:rPr>
              <w:t>46.12 (1.473-1703)</w:t>
            </w:r>
          </w:p>
        </w:tc>
      </w:tr>
      <w:tr w:rsidR="00673700" w:rsidRPr="00673700" w14:paraId="679EF0EF" w14:textId="77777777" w:rsidTr="00C1791E">
        <w:trPr>
          <w:trHeight w:val="270"/>
        </w:trPr>
        <w:tc>
          <w:tcPr>
            <w:tcW w:w="4537" w:type="dxa"/>
          </w:tcPr>
          <w:p w14:paraId="2ABEBB5B" w14:textId="77777777" w:rsidR="00673700" w:rsidRPr="00673700" w:rsidRDefault="00673700" w:rsidP="00673700">
            <w:pPr>
              <w:rPr>
                <w:b/>
              </w:rPr>
            </w:pPr>
            <w:r w:rsidRPr="00673700">
              <w:rPr>
                <w:b/>
              </w:rPr>
              <w:t>Macrophage colony-stimulating factor (M-CSF)</w:t>
            </w:r>
          </w:p>
        </w:tc>
        <w:tc>
          <w:tcPr>
            <w:tcW w:w="1984" w:type="dxa"/>
          </w:tcPr>
          <w:p w14:paraId="722663CD" w14:textId="77777777" w:rsidR="00673700" w:rsidRPr="00673700" w:rsidRDefault="00673700" w:rsidP="00673700">
            <w:pPr>
              <w:rPr>
                <w:lang w:val="sv-SE"/>
              </w:rPr>
            </w:pPr>
            <w:r w:rsidRPr="00673700">
              <w:rPr>
                <w:lang w:val="en-US"/>
              </w:rPr>
              <w:t>14.09 (7.893-33)</w:t>
            </w:r>
          </w:p>
        </w:tc>
        <w:tc>
          <w:tcPr>
            <w:tcW w:w="1985" w:type="dxa"/>
          </w:tcPr>
          <w:p w14:paraId="45CFB632" w14:textId="77777777" w:rsidR="00673700" w:rsidRPr="00673700" w:rsidRDefault="00673700" w:rsidP="00673700">
            <w:pPr>
              <w:rPr>
                <w:lang w:val="sv-SE"/>
              </w:rPr>
            </w:pPr>
            <w:r w:rsidRPr="00673700">
              <w:rPr>
                <w:lang w:val="en-US"/>
              </w:rPr>
              <w:t>18.86 (10.2-77.45)</w:t>
            </w:r>
          </w:p>
        </w:tc>
        <w:tc>
          <w:tcPr>
            <w:tcW w:w="0" w:type="dxa"/>
          </w:tcPr>
          <w:p w14:paraId="4C8D666B" w14:textId="77777777" w:rsidR="00673700" w:rsidRPr="00673700" w:rsidRDefault="00673700" w:rsidP="00673700">
            <w:pPr>
              <w:rPr>
                <w:lang w:val="sv-SE"/>
              </w:rPr>
            </w:pPr>
            <w:r w:rsidRPr="00673700">
              <w:rPr>
                <w:lang w:val="en-US"/>
              </w:rPr>
              <w:t>12.69 (5.234-29.19)</w:t>
            </w:r>
          </w:p>
        </w:tc>
      </w:tr>
      <w:tr w:rsidR="00673700" w:rsidRPr="00673700" w14:paraId="2F301E17" w14:textId="77777777" w:rsidTr="00C1791E">
        <w:trPr>
          <w:trHeight w:val="270"/>
        </w:trPr>
        <w:tc>
          <w:tcPr>
            <w:tcW w:w="4537" w:type="dxa"/>
          </w:tcPr>
          <w:p w14:paraId="578DE766" w14:textId="77777777" w:rsidR="00673700" w:rsidRPr="00673700" w:rsidRDefault="00673700" w:rsidP="00673700">
            <w:pPr>
              <w:rPr>
                <w:b/>
                <w:lang w:val="sv-SE"/>
              </w:rPr>
            </w:pPr>
            <w:r w:rsidRPr="00673700">
              <w:rPr>
                <w:b/>
                <w:lang w:val="sv-SE"/>
              </w:rPr>
              <w:t>I-309</w:t>
            </w:r>
          </w:p>
        </w:tc>
        <w:tc>
          <w:tcPr>
            <w:tcW w:w="1984" w:type="dxa"/>
          </w:tcPr>
          <w:p w14:paraId="79F32771" w14:textId="77777777" w:rsidR="00673700" w:rsidRPr="00673700" w:rsidRDefault="00673700" w:rsidP="00673700">
            <w:pPr>
              <w:rPr>
                <w:lang w:val="sv-SE"/>
              </w:rPr>
            </w:pPr>
            <w:r w:rsidRPr="00673700">
              <w:rPr>
                <w:lang w:val="en-US"/>
              </w:rPr>
              <w:t>23.75 (14.5-43.27)</w:t>
            </w:r>
          </w:p>
        </w:tc>
        <w:tc>
          <w:tcPr>
            <w:tcW w:w="1985" w:type="dxa"/>
          </w:tcPr>
          <w:p w14:paraId="003D0FC4" w14:textId="77777777" w:rsidR="00673700" w:rsidRPr="00673700" w:rsidRDefault="00673700" w:rsidP="00673700">
            <w:pPr>
              <w:rPr>
                <w:lang w:val="sv-SE"/>
              </w:rPr>
            </w:pPr>
            <w:r w:rsidRPr="00673700">
              <w:rPr>
                <w:lang w:val="en-US"/>
              </w:rPr>
              <w:t>29.4 (9.422-129.2)</w:t>
            </w:r>
          </w:p>
        </w:tc>
        <w:tc>
          <w:tcPr>
            <w:tcW w:w="0" w:type="dxa"/>
          </w:tcPr>
          <w:p w14:paraId="41929377" w14:textId="77777777" w:rsidR="00673700" w:rsidRPr="00673700" w:rsidRDefault="00673700" w:rsidP="00673700">
            <w:pPr>
              <w:rPr>
                <w:lang w:val="sv-SE"/>
              </w:rPr>
            </w:pPr>
            <w:r w:rsidRPr="00673700">
              <w:rPr>
                <w:lang w:val="en-US"/>
              </w:rPr>
              <w:t>19.67 (7.812-119.8)</w:t>
            </w:r>
          </w:p>
        </w:tc>
      </w:tr>
      <w:tr w:rsidR="00673700" w:rsidRPr="00673700" w14:paraId="2AB119A8" w14:textId="77777777" w:rsidTr="00C1791E">
        <w:trPr>
          <w:trHeight w:val="270"/>
        </w:trPr>
        <w:tc>
          <w:tcPr>
            <w:tcW w:w="4537" w:type="dxa"/>
          </w:tcPr>
          <w:p w14:paraId="63FF22C2" w14:textId="77777777" w:rsidR="00673700" w:rsidRPr="00673700" w:rsidRDefault="00673700" w:rsidP="00673700">
            <w:pPr>
              <w:rPr>
                <w:b/>
                <w:lang w:val="sv-SE"/>
              </w:rPr>
            </w:pPr>
            <w:r w:rsidRPr="00673700">
              <w:rPr>
                <w:b/>
                <w:lang w:val="sv-SE"/>
              </w:rPr>
              <w:t>Erythropoietin (EPO)</w:t>
            </w:r>
          </w:p>
        </w:tc>
        <w:tc>
          <w:tcPr>
            <w:tcW w:w="1984" w:type="dxa"/>
          </w:tcPr>
          <w:p w14:paraId="4DE5547A" w14:textId="77777777" w:rsidR="00673700" w:rsidRPr="00673700" w:rsidRDefault="00673700" w:rsidP="00673700">
            <w:pPr>
              <w:rPr>
                <w:lang w:val="sv-SE"/>
              </w:rPr>
            </w:pPr>
            <w:r w:rsidRPr="00673700">
              <w:rPr>
                <w:lang w:val="en-US"/>
              </w:rPr>
              <w:t>86.57 (26.01-134.2)</w:t>
            </w:r>
          </w:p>
        </w:tc>
        <w:tc>
          <w:tcPr>
            <w:tcW w:w="1985" w:type="dxa"/>
          </w:tcPr>
          <w:p w14:paraId="71E6AAA7" w14:textId="77777777" w:rsidR="00673700" w:rsidRPr="00673700" w:rsidRDefault="00673700" w:rsidP="00673700">
            <w:pPr>
              <w:rPr>
                <w:lang w:val="sv-SE"/>
              </w:rPr>
            </w:pPr>
            <w:r w:rsidRPr="00673700">
              <w:rPr>
                <w:lang w:val="en-US"/>
              </w:rPr>
              <w:t>89.7 (20.76-394)</w:t>
            </w:r>
          </w:p>
        </w:tc>
        <w:tc>
          <w:tcPr>
            <w:tcW w:w="0" w:type="dxa"/>
          </w:tcPr>
          <w:p w14:paraId="392DBCCF" w14:textId="77777777" w:rsidR="00673700" w:rsidRPr="00673700" w:rsidRDefault="00673700" w:rsidP="00673700">
            <w:pPr>
              <w:rPr>
                <w:lang w:val="sv-SE"/>
              </w:rPr>
            </w:pPr>
            <w:r w:rsidRPr="00673700">
              <w:rPr>
                <w:lang w:val="en-US"/>
              </w:rPr>
              <w:t>67.92 (21.76-183.2)</w:t>
            </w:r>
          </w:p>
        </w:tc>
      </w:tr>
      <w:tr w:rsidR="00673700" w:rsidRPr="00673700" w14:paraId="2D1B82F8" w14:textId="77777777" w:rsidTr="00C1791E">
        <w:trPr>
          <w:trHeight w:val="270"/>
        </w:trPr>
        <w:tc>
          <w:tcPr>
            <w:tcW w:w="4537" w:type="dxa"/>
          </w:tcPr>
          <w:p w14:paraId="67320E4E" w14:textId="77777777" w:rsidR="00673700" w:rsidRPr="00673700" w:rsidRDefault="00673700" w:rsidP="00673700">
            <w:pPr>
              <w:rPr>
                <w:b/>
              </w:rPr>
            </w:pPr>
            <w:r w:rsidRPr="00673700">
              <w:rPr>
                <w:b/>
              </w:rPr>
              <w:t>Interferon–inducible T Cell Alpha Chemoattractant (I-TAC)</w:t>
            </w:r>
          </w:p>
        </w:tc>
        <w:tc>
          <w:tcPr>
            <w:tcW w:w="1984" w:type="dxa"/>
          </w:tcPr>
          <w:p w14:paraId="065BC318" w14:textId="77777777" w:rsidR="00673700" w:rsidRPr="00673700" w:rsidRDefault="00673700" w:rsidP="00673700">
            <w:pPr>
              <w:rPr>
                <w:lang w:val="sv-SE"/>
              </w:rPr>
            </w:pPr>
            <w:r w:rsidRPr="00673700">
              <w:rPr>
                <w:lang w:val="en-US"/>
              </w:rPr>
              <w:t>23.17 (13.11-222.4)</w:t>
            </w:r>
          </w:p>
        </w:tc>
        <w:tc>
          <w:tcPr>
            <w:tcW w:w="1985" w:type="dxa"/>
          </w:tcPr>
          <w:p w14:paraId="095833C2" w14:textId="77777777" w:rsidR="00673700" w:rsidRPr="00673700" w:rsidRDefault="00673700" w:rsidP="00673700">
            <w:pPr>
              <w:rPr>
                <w:lang w:val="sv-SE"/>
              </w:rPr>
            </w:pPr>
            <w:r w:rsidRPr="00673700">
              <w:rPr>
                <w:lang w:val="en-US"/>
              </w:rPr>
              <w:t>38.34 (10.83-806)</w:t>
            </w:r>
          </w:p>
        </w:tc>
        <w:tc>
          <w:tcPr>
            <w:tcW w:w="0" w:type="dxa"/>
          </w:tcPr>
          <w:p w14:paraId="17C64A42" w14:textId="77777777" w:rsidR="00673700" w:rsidRPr="00673700" w:rsidRDefault="00673700" w:rsidP="00673700">
            <w:pPr>
              <w:rPr>
                <w:lang w:val="sv-SE"/>
              </w:rPr>
            </w:pPr>
            <w:r w:rsidRPr="00673700">
              <w:rPr>
                <w:lang w:val="en-US"/>
              </w:rPr>
              <w:t>19.49 (0.5347-95.78)</w:t>
            </w:r>
          </w:p>
        </w:tc>
      </w:tr>
      <w:tr w:rsidR="00673700" w:rsidRPr="00673700" w14:paraId="388FC684" w14:textId="77777777" w:rsidTr="00C1791E">
        <w:trPr>
          <w:trHeight w:val="270"/>
        </w:trPr>
        <w:tc>
          <w:tcPr>
            <w:tcW w:w="4537" w:type="dxa"/>
          </w:tcPr>
          <w:p w14:paraId="137C3864" w14:textId="77777777" w:rsidR="00673700" w:rsidRPr="00673700" w:rsidRDefault="00673700" w:rsidP="00673700">
            <w:pPr>
              <w:rPr>
                <w:b/>
                <w:lang w:val="sv-SE"/>
              </w:rPr>
            </w:pPr>
            <w:r w:rsidRPr="00673700">
              <w:rPr>
                <w:b/>
                <w:lang w:val="sv-SE"/>
              </w:rPr>
              <w:t>Monocyte chemoattractant protein 4 (MCP-4)</w:t>
            </w:r>
          </w:p>
        </w:tc>
        <w:tc>
          <w:tcPr>
            <w:tcW w:w="1984" w:type="dxa"/>
          </w:tcPr>
          <w:p w14:paraId="1F8C1512" w14:textId="77777777" w:rsidR="00673700" w:rsidRPr="00673700" w:rsidRDefault="00673700" w:rsidP="00673700">
            <w:pPr>
              <w:rPr>
                <w:lang w:val="sv-SE"/>
              </w:rPr>
            </w:pPr>
            <w:r w:rsidRPr="00673700">
              <w:rPr>
                <w:lang w:val="en-US"/>
              </w:rPr>
              <w:t>66.23 (16.96-300)</w:t>
            </w:r>
          </w:p>
        </w:tc>
        <w:tc>
          <w:tcPr>
            <w:tcW w:w="1985" w:type="dxa"/>
          </w:tcPr>
          <w:p w14:paraId="5C11049E" w14:textId="77777777" w:rsidR="00673700" w:rsidRPr="00673700" w:rsidRDefault="00673700" w:rsidP="00673700">
            <w:pPr>
              <w:rPr>
                <w:lang w:val="sv-SE"/>
              </w:rPr>
            </w:pPr>
            <w:r w:rsidRPr="00673700">
              <w:rPr>
                <w:lang w:val="en-US"/>
              </w:rPr>
              <w:t>91.3 (9.884-509)</w:t>
            </w:r>
          </w:p>
        </w:tc>
        <w:tc>
          <w:tcPr>
            <w:tcW w:w="0" w:type="dxa"/>
          </w:tcPr>
          <w:p w14:paraId="13EAFA44" w14:textId="77777777" w:rsidR="00673700" w:rsidRPr="00673700" w:rsidRDefault="00673700" w:rsidP="00673700">
            <w:pPr>
              <w:rPr>
                <w:lang w:val="sv-SE"/>
              </w:rPr>
            </w:pPr>
            <w:r w:rsidRPr="00673700">
              <w:rPr>
                <w:lang w:val="en-US"/>
              </w:rPr>
              <w:t>61.99 (7.088-458.9)</w:t>
            </w:r>
          </w:p>
        </w:tc>
      </w:tr>
      <w:tr w:rsidR="00673700" w:rsidRPr="00673700" w14:paraId="5AD0C916" w14:textId="77777777" w:rsidTr="00C1791E">
        <w:trPr>
          <w:trHeight w:val="270"/>
        </w:trPr>
        <w:tc>
          <w:tcPr>
            <w:tcW w:w="4537" w:type="dxa"/>
          </w:tcPr>
          <w:p w14:paraId="7EBF7830" w14:textId="77777777" w:rsidR="00673700" w:rsidRPr="00673700" w:rsidRDefault="00673700" w:rsidP="00673700">
            <w:pPr>
              <w:rPr>
                <w:b/>
              </w:rPr>
            </w:pPr>
            <w:r w:rsidRPr="00673700">
              <w:rPr>
                <w:b/>
              </w:rPr>
              <w:t>Granulocyte colony-stimulating factor (G-CSF)</w:t>
            </w:r>
          </w:p>
        </w:tc>
        <w:tc>
          <w:tcPr>
            <w:tcW w:w="1984" w:type="dxa"/>
          </w:tcPr>
          <w:p w14:paraId="1272B929" w14:textId="77777777" w:rsidR="00673700" w:rsidRPr="00673700" w:rsidRDefault="00673700" w:rsidP="00673700">
            <w:pPr>
              <w:rPr>
                <w:lang w:val="sv-SE"/>
              </w:rPr>
            </w:pPr>
            <w:r w:rsidRPr="00673700">
              <w:rPr>
                <w:lang w:val="en-US"/>
              </w:rPr>
              <w:t>17.49 (1.464-52.37)</w:t>
            </w:r>
          </w:p>
        </w:tc>
        <w:tc>
          <w:tcPr>
            <w:tcW w:w="1985" w:type="dxa"/>
          </w:tcPr>
          <w:p w14:paraId="563606C7" w14:textId="77777777" w:rsidR="00673700" w:rsidRPr="00673700" w:rsidRDefault="00673700" w:rsidP="00673700">
            <w:pPr>
              <w:rPr>
                <w:lang w:val="sv-SE"/>
              </w:rPr>
            </w:pPr>
            <w:r w:rsidRPr="00673700">
              <w:rPr>
                <w:lang w:val="en-US"/>
              </w:rPr>
              <w:t>19.23 (8.745-60.66)</w:t>
            </w:r>
          </w:p>
        </w:tc>
        <w:tc>
          <w:tcPr>
            <w:tcW w:w="0" w:type="dxa"/>
          </w:tcPr>
          <w:p w14:paraId="71AED290" w14:textId="77777777" w:rsidR="00673700" w:rsidRPr="00673700" w:rsidRDefault="00673700" w:rsidP="00673700">
            <w:pPr>
              <w:rPr>
                <w:lang w:val="sv-SE"/>
              </w:rPr>
            </w:pPr>
            <w:r w:rsidRPr="00673700">
              <w:rPr>
                <w:lang w:val="en-US"/>
              </w:rPr>
              <w:t>23.94 (11.26-70.31)</w:t>
            </w:r>
          </w:p>
        </w:tc>
      </w:tr>
      <w:tr w:rsidR="00673700" w:rsidRPr="00673700" w14:paraId="3A3CFD56" w14:textId="77777777" w:rsidTr="00C1791E">
        <w:trPr>
          <w:trHeight w:val="270"/>
        </w:trPr>
        <w:tc>
          <w:tcPr>
            <w:tcW w:w="4537" w:type="dxa"/>
          </w:tcPr>
          <w:p w14:paraId="16BF24B1" w14:textId="77777777" w:rsidR="00673700" w:rsidRPr="00673700" w:rsidRDefault="00673700" w:rsidP="00673700">
            <w:pPr>
              <w:rPr>
                <w:b/>
              </w:rPr>
            </w:pPr>
            <w:r w:rsidRPr="00673700">
              <w:rPr>
                <w:b/>
              </w:rPr>
              <w:t>Cutaneous T-cell-attracting chemokine (CTACK)</w:t>
            </w:r>
          </w:p>
        </w:tc>
        <w:tc>
          <w:tcPr>
            <w:tcW w:w="1984" w:type="dxa"/>
          </w:tcPr>
          <w:p w14:paraId="3DEF49A8" w14:textId="77777777" w:rsidR="00673700" w:rsidRPr="00673700" w:rsidRDefault="00673700" w:rsidP="00673700">
            <w:pPr>
              <w:rPr>
                <w:lang w:val="sv-SE"/>
              </w:rPr>
            </w:pPr>
            <w:r w:rsidRPr="00673700">
              <w:rPr>
                <w:lang w:val="en-US"/>
              </w:rPr>
              <w:t>658.1 (343.8-1598)</w:t>
            </w:r>
          </w:p>
        </w:tc>
        <w:tc>
          <w:tcPr>
            <w:tcW w:w="1985" w:type="dxa"/>
          </w:tcPr>
          <w:p w14:paraId="1FE98414" w14:textId="77777777" w:rsidR="00673700" w:rsidRPr="00673700" w:rsidRDefault="00673700" w:rsidP="00673700">
            <w:pPr>
              <w:rPr>
                <w:lang w:val="sv-SE"/>
              </w:rPr>
            </w:pPr>
            <w:r w:rsidRPr="00673700">
              <w:rPr>
                <w:lang w:val="en-US"/>
              </w:rPr>
              <w:t>479.4 (96.38-1156)</w:t>
            </w:r>
          </w:p>
        </w:tc>
        <w:tc>
          <w:tcPr>
            <w:tcW w:w="0" w:type="dxa"/>
          </w:tcPr>
          <w:p w14:paraId="5C7CC922" w14:textId="77777777" w:rsidR="00673700" w:rsidRPr="00673700" w:rsidRDefault="00673700" w:rsidP="00673700">
            <w:pPr>
              <w:rPr>
                <w:lang w:val="sv-SE"/>
              </w:rPr>
            </w:pPr>
            <w:r w:rsidRPr="00673700">
              <w:rPr>
                <w:lang w:val="en-US"/>
              </w:rPr>
              <w:t>509.9 (0.327-2425)</w:t>
            </w:r>
          </w:p>
        </w:tc>
      </w:tr>
      <w:tr w:rsidR="00673700" w:rsidRPr="00673700" w14:paraId="326437B2" w14:textId="77777777" w:rsidTr="00C1791E">
        <w:trPr>
          <w:trHeight w:val="270"/>
        </w:trPr>
        <w:tc>
          <w:tcPr>
            <w:tcW w:w="4537" w:type="dxa"/>
          </w:tcPr>
          <w:p w14:paraId="50CF99DE" w14:textId="77777777" w:rsidR="00673700" w:rsidRPr="00673700" w:rsidRDefault="00673700" w:rsidP="00673700">
            <w:pPr>
              <w:rPr>
                <w:b/>
              </w:rPr>
            </w:pPr>
            <w:r w:rsidRPr="00673700">
              <w:rPr>
                <w:b/>
              </w:rPr>
              <w:t>Epithelial neutrophil activating peptide-78 (ENA78)</w:t>
            </w:r>
          </w:p>
        </w:tc>
        <w:tc>
          <w:tcPr>
            <w:tcW w:w="1984" w:type="dxa"/>
          </w:tcPr>
          <w:p w14:paraId="474EBA61" w14:textId="77777777" w:rsidR="00673700" w:rsidRPr="00673700" w:rsidRDefault="00673700" w:rsidP="00673700">
            <w:pPr>
              <w:rPr>
                <w:lang w:val="sv-SE"/>
              </w:rPr>
            </w:pPr>
            <w:r w:rsidRPr="00673700">
              <w:rPr>
                <w:lang w:val="en-US"/>
              </w:rPr>
              <w:t>1718 (495.9-4202)</w:t>
            </w:r>
          </w:p>
        </w:tc>
        <w:tc>
          <w:tcPr>
            <w:tcW w:w="1985" w:type="dxa"/>
          </w:tcPr>
          <w:p w14:paraId="3251082F" w14:textId="77777777" w:rsidR="00673700" w:rsidRPr="00673700" w:rsidRDefault="00673700" w:rsidP="00673700">
            <w:pPr>
              <w:rPr>
                <w:lang w:val="sv-SE"/>
              </w:rPr>
            </w:pPr>
            <w:r w:rsidRPr="00673700">
              <w:rPr>
                <w:lang w:val="en-US"/>
              </w:rPr>
              <w:t>859.3 (52.39-5726)</w:t>
            </w:r>
          </w:p>
        </w:tc>
        <w:tc>
          <w:tcPr>
            <w:tcW w:w="0" w:type="dxa"/>
          </w:tcPr>
          <w:p w14:paraId="69B3D0F5" w14:textId="77777777" w:rsidR="00673700" w:rsidRPr="00673700" w:rsidRDefault="00673700" w:rsidP="00673700">
            <w:pPr>
              <w:rPr>
                <w:lang w:val="sv-SE"/>
              </w:rPr>
            </w:pPr>
            <w:r w:rsidRPr="00673700">
              <w:rPr>
                <w:lang w:val="en-US"/>
              </w:rPr>
              <w:t>987.4 (3.874-3563)</w:t>
            </w:r>
          </w:p>
        </w:tc>
      </w:tr>
      <w:tr w:rsidR="00673700" w:rsidRPr="00673700" w14:paraId="78D5934E" w14:textId="77777777" w:rsidTr="00C1791E">
        <w:trPr>
          <w:trHeight w:val="270"/>
        </w:trPr>
        <w:tc>
          <w:tcPr>
            <w:tcW w:w="4537" w:type="dxa"/>
          </w:tcPr>
          <w:p w14:paraId="49B988B2" w14:textId="77777777" w:rsidR="00673700" w:rsidRPr="00673700" w:rsidRDefault="00673700" w:rsidP="00673700">
            <w:pPr>
              <w:rPr>
                <w:b/>
                <w:lang w:val="sv-SE"/>
              </w:rPr>
            </w:pPr>
            <w:r w:rsidRPr="00673700">
              <w:rPr>
                <w:b/>
              </w:rPr>
              <w:t>Interleukin-1 receptor antagonist (IL-1RA)</w:t>
            </w:r>
          </w:p>
        </w:tc>
        <w:tc>
          <w:tcPr>
            <w:tcW w:w="1984" w:type="dxa"/>
          </w:tcPr>
          <w:p w14:paraId="6DBDF71E" w14:textId="77777777" w:rsidR="00673700" w:rsidRPr="00673700" w:rsidRDefault="00673700" w:rsidP="00673700">
            <w:pPr>
              <w:rPr>
                <w:lang w:val="sv-SE"/>
              </w:rPr>
            </w:pPr>
            <w:r w:rsidRPr="00673700">
              <w:rPr>
                <w:lang w:val="en-US"/>
              </w:rPr>
              <w:t>249.5 (154.9-3280)</w:t>
            </w:r>
          </w:p>
        </w:tc>
        <w:tc>
          <w:tcPr>
            <w:tcW w:w="1985" w:type="dxa"/>
          </w:tcPr>
          <w:p w14:paraId="2BBE2DAA" w14:textId="77777777" w:rsidR="00673700" w:rsidRPr="00673700" w:rsidRDefault="00673700" w:rsidP="00673700">
            <w:pPr>
              <w:rPr>
                <w:lang w:val="sv-SE"/>
              </w:rPr>
            </w:pPr>
            <w:r w:rsidRPr="00673700">
              <w:rPr>
                <w:lang w:val="en-US"/>
              </w:rPr>
              <w:t>317.7 (31.64-1514)</w:t>
            </w:r>
          </w:p>
        </w:tc>
        <w:tc>
          <w:tcPr>
            <w:tcW w:w="0" w:type="dxa"/>
          </w:tcPr>
          <w:p w14:paraId="39EA9EA9" w14:textId="77777777" w:rsidR="00673700" w:rsidRPr="00673700" w:rsidRDefault="00673700" w:rsidP="00673700">
            <w:pPr>
              <w:rPr>
                <w:lang w:val="sv-SE"/>
              </w:rPr>
            </w:pPr>
            <w:r w:rsidRPr="00673700">
              <w:rPr>
                <w:lang w:val="en-US"/>
              </w:rPr>
              <w:t>263.8 (73.89-5303)</w:t>
            </w:r>
          </w:p>
        </w:tc>
      </w:tr>
      <w:tr w:rsidR="00673700" w:rsidRPr="00673700" w14:paraId="2DAFE6AA" w14:textId="77777777" w:rsidTr="00C1791E">
        <w:trPr>
          <w:trHeight w:val="270"/>
        </w:trPr>
        <w:tc>
          <w:tcPr>
            <w:tcW w:w="4537" w:type="dxa"/>
          </w:tcPr>
          <w:p w14:paraId="34811657" w14:textId="77777777" w:rsidR="00673700" w:rsidRPr="00673700" w:rsidRDefault="00673700" w:rsidP="00673700">
            <w:pPr>
              <w:rPr>
                <w:b/>
                <w:lang w:val="sv-SE"/>
              </w:rPr>
            </w:pPr>
            <w:r w:rsidRPr="00673700">
              <w:rPr>
                <w:b/>
              </w:rPr>
              <w:t>Interleukin-17B (IL-17B)</w:t>
            </w:r>
          </w:p>
        </w:tc>
        <w:tc>
          <w:tcPr>
            <w:tcW w:w="1984" w:type="dxa"/>
          </w:tcPr>
          <w:p w14:paraId="5742DCF3" w14:textId="77777777" w:rsidR="00673700" w:rsidRPr="00673700" w:rsidRDefault="00673700" w:rsidP="00673700">
            <w:pPr>
              <w:rPr>
                <w:lang w:val="sv-SE"/>
              </w:rPr>
            </w:pPr>
            <w:r w:rsidRPr="00673700">
              <w:rPr>
                <w:lang w:val="en-US"/>
              </w:rPr>
              <w:t>7.433 (4.094-13.67)</w:t>
            </w:r>
          </w:p>
        </w:tc>
        <w:tc>
          <w:tcPr>
            <w:tcW w:w="1985" w:type="dxa"/>
          </w:tcPr>
          <w:p w14:paraId="3B232BD9" w14:textId="77777777" w:rsidR="00673700" w:rsidRPr="00673700" w:rsidRDefault="00673700" w:rsidP="00673700">
            <w:pPr>
              <w:rPr>
                <w:lang w:val="sv-SE"/>
              </w:rPr>
            </w:pPr>
            <w:r w:rsidRPr="00673700">
              <w:rPr>
                <w:lang w:val="en-US"/>
              </w:rPr>
              <w:t>4.457 (0.722-51.63)</w:t>
            </w:r>
          </w:p>
        </w:tc>
        <w:tc>
          <w:tcPr>
            <w:tcW w:w="0" w:type="dxa"/>
          </w:tcPr>
          <w:p w14:paraId="4F55E7F1" w14:textId="77777777" w:rsidR="00673700" w:rsidRPr="00673700" w:rsidRDefault="00673700" w:rsidP="00673700">
            <w:pPr>
              <w:rPr>
                <w:lang w:val="sv-SE"/>
              </w:rPr>
            </w:pPr>
            <w:r w:rsidRPr="00673700">
              <w:rPr>
                <w:lang w:val="en-US"/>
              </w:rPr>
              <w:t>4.505 (1.44-13.57)</w:t>
            </w:r>
          </w:p>
        </w:tc>
      </w:tr>
      <w:tr w:rsidR="00673700" w:rsidRPr="00673700" w14:paraId="3631C11F" w14:textId="77777777" w:rsidTr="00C1791E">
        <w:trPr>
          <w:trHeight w:val="270"/>
        </w:trPr>
        <w:tc>
          <w:tcPr>
            <w:tcW w:w="4537" w:type="dxa"/>
          </w:tcPr>
          <w:p w14:paraId="5030C0A1" w14:textId="77777777" w:rsidR="00673700" w:rsidRPr="00673700" w:rsidRDefault="00673700" w:rsidP="00673700">
            <w:pPr>
              <w:rPr>
                <w:b/>
                <w:lang w:val="sv-SE"/>
              </w:rPr>
            </w:pPr>
            <w:r w:rsidRPr="00673700">
              <w:rPr>
                <w:b/>
              </w:rPr>
              <w:t>Interleukin-17D (IL-17D)</w:t>
            </w:r>
          </w:p>
        </w:tc>
        <w:tc>
          <w:tcPr>
            <w:tcW w:w="1984" w:type="dxa"/>
          </w:tcPr>
          <w:p w14:paraId="795AB527" w14:textId="77777777" w:rsidR="00673700" w:rsidRPr="00673700" w:rsidRDefault="00673700" w:rsidP="00673700">
            <w:pPr>
              <w:rPr>
                <w:lang w:val="sv-SE"/>
              </w:rPr>
            </w:pPr>
            <w:r w:rsidRPr="00673700">
              <w:rPr>
                <w:lang w:val="en-US"/>
              </w:rPr>
              <w:t>261.1 (78.83-423.4)</w:t>
            </w:r>
          </w:p>
        </w:tc>
        <w:tc>
          <w:tcPr>
            <w:tcW w:w="1985" w:type="dxa"/>
          </w:tcPr>
          <w:p w14:paraId="27E4A31D" w14:textId="77777777" w:rsidR="00673700" w:rsidRPr="00673700" w:rsidRDefault="00673700" w:rsidP="00673700">
            <w:pPr>
              <w:rPr>
                <w:lang w:val="sv-SE"/>
              </w:rPr>
            </w:pPr>
            <w:r w:rsidRPr="00673700">
              <w:rPr>
                <w:lang w:val="en-US"/>
              </w:rPr>
              <w:t>120.8 (25.28-535.4)</w:t>
            </w:r>
          </w:p>
        </w:tc>
        <w:tc>
          <w:tcPr>
            <w:tcW w:w="0" w:type="dxa"/>
          </w:tcPr>
          <w:p w14:paraId="09525273" w14:textId="77777777" w:rsidR="00673700" w:rsidRPr="00673700" w:rsidRDefault="00673700" w:rsidP="00673700">
            <w:pPr>
              <w:rPr>
                <w:lang w:val="sv-SE"/>
              </w:rPr>
            </w:pPr>
            <w:r w:rsidRPr="00673700">
              <w:rPr>
                <w:lang w:val="en-US"/>
              </w:rPr>
              <w:t>149.2 (42.57-386.4)</w:t>
            </w:r>
          </w:p>
        </w:tc>
      </w:tr>
      <w:tr w:rsidR="00673700" w:rsidRPr="00673700" w14:paraId="2A8FA35C" w14:textId="77777777" w:rsidTr="00C1791E">
        <w:trPr>
          <w:trHeight w:val="270"/>
        </w:trPr>
        <w:tc>
          <w:tcPr>
            <w:tcW w:w="4537" w:type="dxa"/>
          </w:tcPr>
          <w:p w14:paraId="2DCA96B5" w14:textId="77777777" w:rsidR="00673700" w:rsidRPr="00673700" w:rsidRDefault="00673700" w:rsidP="00673700">
            <w:pPr>
              <w:rPr>
                <w:b/>
              </w:rPr>
            </w:pPr>
            <w:r w:rsidRPr="00673700">
              <w:rPr>
                <w:b/>
                <w:lang w:bidi="en-US"/>
              </w:rPr>
              <w:t>Stromal cell-derived factor 1a (SDF-1a)</w:t>
            </w:r>
          </w:p>
        </w:tc>
        <w:tc>
          <w:tcPr>
            <w:tcW w:w="1984" w:type="dxa"/>
          </w:tcPr>
          <w:p w14:paraId="50046C6E" w14:textId="77777777" w:rsidR="00673700" w:rsidRPr="00673700" w:rsidRDefault="00673700" w:rsidP="00673700">
            <w:pPr>
              <w:rPr>
                <w:lang w:val="sv-SE"/>
              </w:rPr>
            </w:pPr>
            <w:r w:rsidRPr="00673700">
              <w:rPr>
                <w:lang w:val="en-US"/>
              </w:rPr>
              <w:t>403.8 (187-957.3)</w:t>
            </w:r>
          </w:p>
        </w:tc>
        <w:tc>
          <w:tcPr>
            <w:tcW w:w="1985" w:type="dxa"/>
          </w:tcPr>
          <w:p w14:paraId="54C08729" w14:textId="77777777" w:rsidR="00673700" w:rsidRPr="00673700" w:rsidRDefault="00673700" w:rsidP="00673700">
            <w:pPr>
              <w:rPr>
                <w:lang w:val="sv-SE"/>
              </w:rPr>
            </w:pPr>
            <w:r w:rsidRPr="00673700">
              <w:rPr>
                <w:lang w:val="en-US"/>
              </w:rPr>
              <w:t>389.1 (143.4-988.4)</w:t>
            </w:r>
          </w:p>
        </w:tc>
        <w:tc>
          <w:tcPr>
            <w:tcW w:w="0" w:type="dxa"/>
          </w:tcPr>
          <w:p w14:paraId="790E0981" w14:textId="77777777" w:rsidR="00673700" w:rsidRPr="00673700" w:rsidRDefault="00673700" w:rsidP="00673700">
            <w:pPr>
              <w:rPr>
                <w:lang w:val="sv-SE"/>
              </w:rPr>
            </w:pPr>
            <w:r w:rsidRPr="00673700">
              <w:rPr>
                <w:lang w:val="en-US"/>
              </w:rPr>
              <w:t>285 (111.6-537.7)</w:t>
            </w:r>
          </w:p>
        </w:tc>
      </w:tr>
      <w:tr w:rsidR="00673700" w:rsidRPr="00673700" w14:paraId="5A2C3261" w14:textId="77777777" w:rsidTr="00C1791E">
        <w:trPr>
          <w:trHeight w:val="270"/>
        </w:trPr>
        <w:tc>
          <w:tcPr>
            <w:tcW w:w="4537" w:type="dxa"/>
          </w:tcPr>
          <w:p w14:paraId="637ABFE2" w14:textId="77777777" w:rsidR="00673700" w:rsidRPr="00673700" w:rsidRDefault="00673700" w:rsidP="00673700">
            <w:pPr>
              <w:rPr>
                <w:b/>
                <w:lang w:val="sv-SE"/>
              </w:rPr>
            </w:pPr>
            <w:r w:rsidRPr="00673700">
              <w:rPr>
                <w:b/>
                <w:lang w:bidi="en-US"/>
              </w:rPr>
              <w:lastRenderedPageBreak/>
              <w:t>Interferon β (IFN-β)</w:t>
            </w:r>
          </w:p>
        </w:tc>
        <w:tc>
          <w:tcPr>
            <w:tcW w:w="1984" w:type="dxa"/>
          </w:tcPr>
          <w:p w14:paraId="77203B88" w14:textId="77777777" w:rsidR="00673700" w:rsidRPr="00673700" w:rsidRDefault="00673700" w:rsidP="00673700">
            <w:pPr>
              <w:rPr>
                <w:lang w:val="sv-SE"/>
              </w:rPr>
            </w:pPr>
            <w:r w:rsidRPr="00673700">
              <w:rPr>
                <w:lang w:val="en-US"/>
              </w:rPr>
              <w:t>78.62 (15.66-207.5)</w:t>
            </w:r>
          </w:p>
        </w:tc>
        <w:tc>
          <w:tcPr>
            <w:tcW w:w="1985" w:type="dxa"/>
          </w:tcPr>
          <w:p w14:paraId="2A98C8F8" w14:textId="77777777" w:rsidR="00673700" w:rsidRPr="00673700" w:rsidRDefault="00673700" w:rsidP="00673700">
            <w:pPr>
              <w:rPr>
                <w:lang w:val="sv-SE"/>
              </w:rPr>
            </w:pPr>
            <w:r w:rsidRPr="00673700">
              <w:rPr>
                <w:lang w:val="en-US"/>
              </w:rPr>
              <w:t>28.95 (0.6304-107.4)</w:t>
            </w:r>
          </w:p>
        </w:tc>
        <w:tc>
          <w:tcPr>
            <w:tcW w:w="0" w:type="dxa"/>
          </w:tcPr>
          <w:p w14:paraId="42628F9C" w14:textId="77777777" w:rsidR="00673700" w:rsidRPr="00673700" w:rsidRDefault="00673700" w:rsidP="00673700">
            <w:pPr>
              <w:rPr>
                <w:lang w:val="sv-SE"/>
              </w:rPr>
            </w:pPr>
            <w:r w:rsidRPr="00673700">
              <w:rPr>
                <w:lang w:val="en-US"/>
              </w:rPr>
              <w:t>44.33 (6.397-696.1)</w:t>
            </w:r>
          </w:p>
        </w:tc>
      </w:tr>
      <w:tr w:rsidR="00673700" w:rsidRPr="00673700" w14:paraId="3A3C1BFC" w14:textId="77777777" w:rsidTr="00C1791E">
        <w:trPr>
          <w:trHeight w:val="270"/>
        </w:trPr>
        <w:tc>
          <w:tcPr>
            <w:tcW w:w="4537" w:type="dxa"/>
          </w:tcPr>
          <w:p w14:paraId="6C95A3DA" w14:textId="77777777" w:rsidR="00673700" w:rsidRPr="00673700" w:rsidRDefault="00673700" w:rsidP="00673700">
            <w:pPr>
              <w:rPr>
                <w:b/>
                <w:lang w:val="sv-SE"/>
              </w:rPr>
            </w:pPr>
            <w:r w:rsidRPr="00673700">
              <w:rPr>
                <w:b/>
              </w:rPr>
              <w:t>Interleukin-13</w:t>
            </w:r>
            <w:r w:rsidRPr="00673700">
              <w:rPr>
                <w:b/>
                <w:lang w:bidi="en-US"/>
              </w:rPr>
              <w:t xml:space="preserve"> (IL-13)</w:t>
            </w:r>
          </w:p>
        </w:tc>
        <w:tc>
          <w:tcPr>
            <w:tcW w:w="1984" w:type="dxa"/>
          </w:tcPr>
          <w:p w14:paraId="43BBE29F" w14:textId="77777777" w:rsidR="00673700" w:rsidRPr="00673700" w:rsidRDefault="00673700" w:rsidP="00673700">
            <w:pPr>
              <w:rPr>
                <w:lang w:val="sv-SE"/>
              </w:rPr>
            </w:pPr>
            <w:r w:rsidRPr="00673700">
              <w:rPr>
                <w:lang w:val="en-US"/>
              </w:rPr>
              <w:t>11.57 (7.051-39.24)</w:t>
            </w:r>
          </w:p>
        </w:tc>
        <w:tc>
          <w:tcPr>
            <w:tcW w:w="1985" w:type="dxa"/>
          </w:tcPr>
          <w:p w14:paraId="19F1D47E" w14:textId="77777777" w:rsidR="00673700" w:rsidRPr="00673700" w:rsidRDefault="00673700" w:rsidP="00673700">
            <w:pPr>
              <w:rPr>
                <w:lang w:val="sv-SE"/>
              </w:rPr>
            </w:pPr>
            <w:r w:rsidRPr="00673700">
              <w:rPr>
                <w:lang w:val="en-US"/>
              </w:rPr>
              <w:t>9.421 (4.083-23.07)</w:t>
            </w:r>
          </w:p>
        </w:tc>
        <w:tc>
          <w:tcPr>
            <w:tcW w:w="0" w:type="dxa"/>
          </w:tcPr>
          <w:p w14:paraId="6D719A5F" w14:textId="77777777" w:rsidR="00673700" w:rsidRPr="00673700" w:rsidRDefault="00673700" w:rsidP="00673700">
            <w:pPr>
              <w:rPr>
                <w:lang w:val="sv-SE"/>
              </w:rPr>
            </w:pPr>
            <w:r w:rsidRPr="00673700">
              <w:rPr>
                <w:lang w:val="en-US"/>
              </w:rPr>
              <w:t>12.21 (0.09224-33.7)</w:t>
            </w:r>
          </w:p>
        </w:tc>
      </w:tr>
      <w:tr w:rsidR="00673700" w:rsidRPr="00673700" w14:paraId="0387192F" w14:textId="77777777" w:rsidTr="00C1791E">
        <w:trPr>
          <w:trHeight w:val="270"/>
        </w:trPr>
        <w:tc>
          <w:tcPr>
            <w:tcW w:w="4537" w:type="dxa"/>
          </w:tcPr>
          <w:p w14:paraId="2F0A548F" w14:textId="77777777" w:rsidR="00673700" w:rsidRPr="00673700" w:rsidRDefault="00673700" w:rsidP="00673700">
            <w:pPr>
              <w:rPr>
                <w:b/>
                <w:lang w:val="sv-SE"/>
              </w:rPr>
            </w:pPr>
            <w:r w:rsidRPr="00673700">
              <w:rPr>
                <w:b/>
              </w:rPr>
              <w:t>Interleukin-17</w:t>
            </w:r>
            <w:r w:rsidRPr="00673700">
              <w:rPr>
                <w:b/>
                <w:lang w:bidi="en-US"/>
              </w:rPr>
              <w:t xml:space="preserve"> (IL-17)</w:t>
            </w:r>
          </w:p>
        </w:tc>
        <w:tc>
          <w:tcPr>
            <w:tcW w:w="1984" w:type="dxa"/>
          </w:tcPr>
          <w:p w14:paraId="3A5ACCC3" w14:textId="77777777" w:rsidR="00673700" w:rsidRPr="00673700" w:rsidRDefault="00673700" w:rsidP="00673700">
            <w:pPr>
              <w:rPr>
                <w:lang w:val="sv-SE"/>
              </w:rPr>
            </w:pPr>
            <w:r w:rsidRPr="00673700">
              <w:rPr>
                <w:lang w:val="en-US"/>
              </w:rPr>
              <w:t>10.87 (4.217-19.46)</w:t>
            </w:r>
          </w:p>
        </w:tc>
        <w:tc>
          <w:tcPr>
            <w:tcW w:w="1985" w:type="dxa"/>
          </w:tcPr>
          <w:p w14:paraId="486E3460" w14:textId="77777777" w:rsidR="00673700" w:rsidRPr="00673700" w:rsidRDefault="00673700" w:rsidP="00673700">
            <w:pPr>
              <w:rPr>
                <w:lang w:val="sv-SE"/>
              </w:rPr>
            </w:pPr>
            <w:r w:rsidRPr="00673700">
              <w:rPr>
                <w:lang w:val="en-US"/>
              </w:rPr>
              <w:t>6.527 (0.9047-22.88)</w:t>
            </w:r>
          </w:p>
        </w:tc>
        <w:tc>
          <w:tcPr>
            <w:tcW w:w="0" w:type="dxa"/>
          </w:tcPr>
          <w:p w14:paraId="46DC110E" w14:textId="77777777" w:rsidR="00673700" w:rsidRPr="00673700" w:rsidRDefault="00673700" w:rsidP="00673700">
            <w:pPr>
              <w:rPr>
                <w:lang w:val="sv-SE"/>
              </w:rPr>
            </w:pPr>
            <w:r w:rsidRPr="00673700">
              <w:rPr>
                <w:lang w:val="en-US"/>
              </w:rPr>
              <w:t>6.474 (0.8072-41.77)</w:t>
            </w:r>
          </w:p>
        </w:tc>
      </w:tr>
      <w:tr w:rsidR="00673700" w:rsidRPr="00673700" w14:paraId="374F73BA" w14:textId="77777777" w:rsidTr="00C1791E">
        <w:trPr>
          <w:trHeight w:val="270"/>
        </w:trPr>
        <w:tc>
          <w:tcPr>
            <w:tcW w:w="4537" w:type="dxa"/>
          </w:tcPr>
          <w:p w14:paraId="70DDE468" w14:textId="77777777" w:rsidR="00673700" w:rsidRPr="00673700" w:rsidRDefault="00673700" w:rsidP="00673700">
            <w:pPr>
              <w:rPr>
                <w:b/>
                <w:lang w:val="sv-SE"/>
              </w:rPr>
            </w:pPr>
            <w:r w:rsidRPr="00673700">
              <w:rPr>
                <w:b/>
                <w:lang w:bidi="en-US"/>
              </w:rPr>
              <w:t xml:space="preserve">Interferon </w:t>
            </w:r>
            <w:r w:rsidRPr="00673700">
              <w:rPr>
                <w:b/>
                <w:bCs/>
              </w:rPr>
              <w:t>α</w:t>
            </w:r>
            <w:r w:rsidRPr="00673700">
              <w:rPr>
                <w:b/>
                <w:lang w:bidi="en-US"/>
              </w:rPr>
              <w:t>2a (IFN-</w:t>
            </w:r>
            <w:r w:rsidRPr="00673700">
              <w:rPr>
                <w:b/>
                <w:bCs/>
              </w:rPr>
              <w:t>α</w:t>
            </w:r>
            <w:r w:rsidRPr="00673700">
              <w:rPr>
                <w:b/>
                <w:lang w:bidi="en-US"/>
              </w:rPr>
              <w:t>2a)</w:t>
            </w:r>
          </w:p>
        </w:tc>
        <w:tc>
          <w:tcPr>
            <w:tcW w:w="1984" w:type="dxa"/>
          </w:tcPr>
          <w:p w14:paraId="0B905CCD" w14:textId="77777777" w:rsidR="00673700" w:rsidRPr="00673700" w:rsidRDefault="00673700" w:rsidP="00673700">
            <w:pPr>
              <w:rPr>
                <w:lang w:val="sv-SE"/>
              </w:rPr>
            </w:pPr>
            <w:r w:rsidRPr="00673700">
              <w:rPr>
                <w:lang w:val="en-US"/>
              </w:rPr>
              <w:t>0.4074 (0.09143-1.701)</w:t>
            </w:r>
          </w:p>
        </w:tc>
        <w:tc>
          <w:tcPr>
            <w:tcW w:w="1985" w:type="dxa"/>
          </w:tcPr>
          <w:p w14:paraId="3C44D10E" w14:textId="77777777" w:rsidR="00673700" w:rsidRPr="00673700" w:rsidRDefault="00673700" w:rsidP="00673700">
            <w:pPr>
              <w:rPr>
                <w:lang w:val="sv-SE"/>
              </w:rPr>
            </w:pPr>
            <w:r w:rsidRPr="00673700">
              <w:rPr>
                <w:lang w:val="en-US"/>
              </w:rPr>
              <w:t>0.9409 (0.1313-43.92)</w:t>
            </w:r>
          </w:p>
        </w:tc>
        <w:tc>
          <w:tcPr>
            <w:tcW w:w="0" w:type="dxa"/>
          </w:tcPr>
          <w:p w14:paraId="3714E2D9" w14:textId="77777777" w:rsidR="00673700" w:rsidRPr="00673700" w:rsidRDefault="00673700" w:rsidP="00673700">
            <w:pPr>
              <w:rPr>
                <w:lang w:val="sv-SE"/>
              </w:rPr>
            </w:pPr>
            <w:r w:rsidRPr="00673700">
              <w:rPr>
                <w:lang w:val="en-US"/>
              </w:rPr>
              <w:t>2.239 (0.2069-33.36)</w:t>
            </w:r>
          </w:p>
        </w:tc>
      </w:tr>
      <w:tr w:rsidR="00673700" w:rsidRPr="00673700" w14:paraId="635E264E" w14:textId="77777777" w:rsidTr="00C1791E">
        <w:trPr>
          <w:trHeight w:val="270"/>
        </w:trPr>
        <w:tc>
          <w:tcPr>
            <w:tcW w:w="4537" w:type="dxa"/>
          </w:tcPr>
          <w:p w14:paraId="7E1778B0" w14:textId="77777777" w:rsidR="00673700" w:rsidRPr="00673700" w:rsidRDefault="00673700" w:rsidP="00673700">
            <w:pPr>
              <w:rPr>
                <w:b/>
                <w:lang w:val="sv-SE"/>
              </w:rPr>
            </w:pPr>
            <w:r w:rsidRPr="00673700">
              <w:rPr>
                <w:b/>
                <w:lang w:val="sv-SE"/>
              </w:rPr>
              <w:t>Monocyte chemoattractant protein</w:t>
            </w:r>
            <w:r w:rsidRPr="00673700">
              <w:rPr>
                <w:b/>
                <w:lang w:bidi="en-US"/>
              </w:rPr>
              <w:t xml:space="preserve"> 1 (MCP-1)</w:t>
            </w:r>
          </w:p>
        </w:tc>
        <w:tc>
          <w:tcPr>
            <w:tcW w:w="1984" w:type="dxa"/>
          </w:tcPr>
          <w:p w14:paraId="657DFB23" w14:textId="77777777" w:rsidR="00673700" w:rsidRPr="00673700" w:rsidRDefault="00673700" w:rsidP="00673700">
            <w:pPr>
              <w:rPr>
                <w:lang w:val="sv-SE"/>
              </w:rPr>
            </w:pPr>
            <w:r w:rsidRPr="00673700">
              <w:rPr>
                <w:lang w:val="en-US"/>
              </w:rPr>
              <w:t>421.1 (265.9-1067)</w:t>
            </w:r>
          </w:p>
        </w:tc>
        <w:tc>
          <w:tcPr>
            <w:tcW w:w="1985" w:type="dxa"/>
          </w:tcPr>
          <w:p w14:paraId="2D1849A7" w14:textId="77777777" w:rsidR="00673700" w:rsidRPr="00673700" w:rsidRDefault="00673700" w:rsidP="00673700">
            <w:pPr>
              <w:rPr>
                <w:lang w:val="sv-SE"/>
              </w:rPr>
            </w:pPr>
            <w:r w:rsidRPr="00673700">
              <w:rPr>
                <w:lang w:val="en-US"/>
              </w:rPr>
              <w:t>437.6 (156.1-1529)</w:t>
            </w:r>
          </w:p>
        </w:tc>
        <w:tc>
          <w:tcPr>
            <w:tcW w:w="0" w:type="dxa"/>
          </w:tcPr>
          <w:p w14:paraId="17CE60A4" w14:textId="77777777" w:rsidR="00673700" w:rsidRPr="00673700" w:rsidRDefault="00673700" w:rsidP="00673700">
            <w:pPr>
              <w:rPr>
                <w:lang w:val="sv-SE"/>
              </w:rPr>
            </w:pPr>
            <w:r w:rsidRPr="00673700">
              <w:rPr>
                <w:lang w:val="en-US"/>
              </w:rPr>
              <w:t>293.7 (65.26-667.5)</w:t>
            </w:r>
          </w:p>
        </w:tc>
      </w:tr>
      <w:tr w:rsidR="00673700" w:rsidRPr="00673700" w14:paraId="45BF87A4" w14:textId="77777777" w:rsidTr="00C1791E">
        <w:trPr>
          <w:trHeight w:val="270"/>
        </w:trPr>
        <w:tc>
          <w:tcPr>
            <w:tcW w:w="4537" w:type="dxa"/>
          </w:tcPr>
          <w:p w14:paraId="2DF0570D" w14:textId="77777777" w:rsidR="00673700" w:rsidRPr="00673700" w:rsidRDefault="00673700" w:rsidP="00673700">
            <w:pPr>
              <w:rPr>
                <w:b/>
                <w:lang w:val="sv-SE"/>
              </w:rPr>
            </w:pPr>
            <w:r w:rsidRPr="00673700">
              <w:rPr>
                <w:b/>
              </w:rPr>
              <w:t>Interleukin-23</w:t>
            </w:r>
            <w:r w:rsidRPr="00673700">
              <w:rPr>
                <w:b/>
                <w:lang w:bidi="en-US"/>
              </w:rPr>
              <w:t xml:space="preserve"> (IL-23)</w:t>
            </w:r>
          </w:p>
        </w:tc>
        <w:tc>
          <w:tcPr>
            <w:tcW w:w="1984" w:type="dxa"/>
          </w:tcPr>
          <w:p w14:paraId="784869F5" w14:textId="77777777" w:rsidR="00673700" w:rsidRPr="00673700" w:rsidRDefault="00673700" w:rsidP="00673700">
            <w:pPr>
              <w:rPr>
                <w:lang w:val="sv-SE"/>
              </w:rPr>
            </w:pPr>
            <w:r w:rsidRPr="00673700">
              <w:rPr>
                <w:lang w:val="en-US"/>
              </w:rPr>
              <w:t>3.35 (0.3941-18.74)</w:t>
            </w:r>
          </w:p>
        </w:tc>
        <w:tc>
          <w:tcPr>
            <w:tcW w:w="1985" w:type="dxa"/>
          </w:tcPr>
          <w:p w14:paraId="0D15CCD9" w14:textId="77777777" w:rsidR="00673700" w:rsidRPr="00673700" w:rsidRDefault="00673700" w:rsidP="00673700">
            <w:pPr>
              <w:rPr>
                <w:lang w:val="sv-SE"/>
              </w:rPr>
            </w:pPr>
            <w:r w:rsidRPr="00673700">
              <w:rPr>
                <w:lang w:val="en-US"/>
              </w:rPr>
              <w:t>2.594 (0.03093-10.82)</w:t>
            </w:r>
          </w:p>
        </w:tc>
        <w:tc>
          <w:tcPr>
            <w:tcW w:w="0" w:type="dxa"/>
          </w:tcPr>
          <w:p w14:paraId="18606997" w14:textId="77777777" w:rsidR="00673700" w:rsidRPr="00673700" w:rsidRDefault="00673700" w:rsidP="00673700">
            <w:pPr>
              <w:rPr>
                <w:lang w:val="sv-SE"/>
              </w:rPr>
            </w:pPr>
            <w:r w:rsidRPr="00673700">
              <w:rPr>
                <w:lang w:val="en-US"/>
              </w:rPr>
              <w:t>12.16 (2.782-41.95)</w:t>
            </w:r>
          </w:p>
        </w:tc>
      </w:tr>
      <w:tr w:rsidR="00673700" w:rsidRPr="00673700" w14:paraId="1DCE7FB3" w14:textId="77777777" w:rsidTr="00C1791E">
        <w:trPr>
          <w:trHeight w:val="270"/>
        </w:trPr>
        <w:tc>
          <w:tcPr>
            <w:tcW w:w="4537" w:type="dxa"/>
          </w:tcPr>
          <w:p w14:paraId="5FC38AD9" w14:textId="77777777" w:rsidR="00673700" w:rsidRPr="00673700" w:rsidRDefault="00673700" w:rsidP="00673700">
            <w:pPr>
              <w:rPr>
                <w:b/>
                <w:lang w:val="sv-SE"/>
              </w:rPr>
            </w:pPr>
            <w:r w:rsidRPr="00673700">
              <w:rPr>
                <w:b/>
              </w:rPr>
              <w:t>Interleukin-12 p40 subunit</w:t>
            </w:r>
            <w:r w:rsidRPr="00673700">
              <w:rPr>
                <w:b/>
                <w:lang w:bidi="en-US"/>
              </w:rPr>
              <w:t xml:space="preserve"> (IL-12p40)</w:t>
            </w:r>
          </w:p>
        </w:tc>
        <w:tc>
          <w:tcPr>
            <w:tcW w:w="1984" w:type="dxa"/>
          </w:tcPr>
          <w:p w14:paraId="6BB292BA" w14:textId="77777777" w:rsidR="00673700" w:rsidRPr="00673700" w:rsidRDefault="00673700" w:rsidP="00673700">
            <w:pPr>
              <w:rPr>
                <w:lang w:val="sv-SE"/>
              </w:rPr>
            </w:pPr>
            <w:r w:rsidRPr="00673700">
              <w:rPr>
                <w:lang w:val="en-US"/>
              </w:rPr>
              <w:t>271.9 (9.484-582.6)</w:t>
            </w:r>
          </w:p>
        </w:tc>
        <w:tc>
          <w:tcPr>
            <w:tcW w:w="1985" w:type="dxa"/>
          </w:tcPr>
          <w:p w14:paraId="3CB3D8FD" w14:textId="77777777" w:rsidR="00673700" w:rsidRPr="00673700" w:rsidRDefault="00673700" w:rsidP="00673700">
            <w:pPr>
              <w:rPr>
                <w:lang w:val="sv-SE"/>
              </w:rPr>
            </w:pPr>
            <w:r w:rsidRPr="00673700">
              <w:rPr>
                <w:lang w:val="en-US"/>
              </w:rPr>
              <w:t>192 (11.84-876.6)</w:t>
            </w:r>
          </w:p>
        </w:tc>
        <w:tc>
          <w:tcPr>
            <w:tcW w:w="0" w:type="dxa"/>
          </w:tcPr>
          <w:p w14:paraId="5A983FA5" w14:textId="77777777" w:rsidR="00673700" w:rsidRPr="00673700" w:rsidRDefault="00673700" w:rsidP="00673700">
            <w:pPr>
              <w:rPr>
                <w:lang w:val="sv-SE"/>
              </w:rPr>
            </w:pPr>
            <w:r w:rsidRPr="00673700">
              <w:rPr>
                <w:lang w:val="en-US"/>
              </w:rPr>
              <w:t>174.7 (26.96-459)</w:t>
            </w:r>
          </w:p>
        </w:tc>
      </w:tr>
      <w:tr w:rsidR="00673700" w:rsidRPr="00673700" w14:paraId="4036C5E6" w14:textId="77777777" w:rsidTr="00C1791E">
        <w:trPr>
          <w:trHeight w:val="270"/>
        </w:trPr>
        <w:tc>
          <w:tcPr>
            <w:tcW w:w="4537" w:type="dxa"/>
          </w:tcPr>
          <w:p w14:paraId="1605B8F1" w14:textId="77777777" w:rsidR="00673700" w:rsidRPr="00673700" w:rsidRDefault="00673700" w:rsidP="00673700">
            <w:pPr>
              <w:rPr>
                <w:b/>
              </w:rPr>
            </w:pPr>
            <w:r w:rsidRPr="00673700">
              <w:rPr>
                <w:b/>
              </w:rPr>
              <w:t xml:space="preserve">Tumour necrosis factor </w:t>
            </w:r>
            <w:r w:rsidRPr="00673700">
              <w:rPr>
                <w:b/>
                <w:lang w:bidi="en-US"/>
              </w:rPr>
              <w:t>β</w:t>
            </w:r>
            <w:r w:rsidRPr="00673700">
              <w:rPr>
                <w:b/>
              </w:rPr>
              <w:t xml:space="preserve"> (</w:t>
            </w:r>
            <w:r w:rsidRPr="00673700">
              <w:rPr>
                <w:b/>
                <w:lang w:bidi="en-US"/>
              </w:rPr>
              <w:t>TNF-β)</w:t>
            </w:r>
          </w:p>
        </w:tc>
        <w:tc>
          <w:tcPr>
            <w:tcW w:w="1984" w:type="dxa"/>
          </w:tcPr>
          <w:p w14:paraId="7494B0E4" w14:textId="77777777" w:rsidR="00673700" w:rsidRPr="00673700" w:rsidRDefault="00673700" w:rsidP="00673700">
            <w:pPr>
              <w:rPr>
                <w:lang w:val="sv-SE"/>
              </w:rPr>
            </w:pPr>
            <w:r w:rsidRPr="00673700">
              <w:rPr>
                <w:lang w:val="en-US"/>
              </w:rPr>
              <w:t>0.2853 (0.03169-0.454)</w:t>
            </w:r>
          </w:p>
        </w:tc>
        <w:tc>
          <w:tcPr>
            <w:tcW w:w="1985" w:type="dxa"/>
          </w:tcPr>
          <w:p w14:paraId="075315A4" w14:textId="77777777" w:rsidR="00673700" w:rsidRPr="00673700" w:rsidRDefault="00673700" w:rsidP="00673700">
            <w:pPr>
              <w:rPr>
                <w:lang w:val="sv-SE"/>
              </w:rPr>
            </w:pPr>
            <w:r w:rsidRPr="00673700">
              <w:rPr>
                <w:lang w:val="en-US"/>
              </w:rPr>
              <w:t>0.2601 (0.06578-8.24)</w:t>
            </w:r>
          </w:p>
        </w:tc>
        <w:tc>
          <w:tcPr>
            <w:tcW w:w="0" w:type="dxa"/>
          </w:tcPr>
          <w:p w14:paraId="1971DCF8" w14:textId="77777777" w:rsidR="00673700" w:rsidRPr="00673700" w:rsidRDefault="00673700" w:rsidP="00673700">
            <w:pPr>
              <w:rPr>
                <w:lang w:val="sv-SE"/>
              </w:rPr>
            </w:pPr>
            <w:r w:rsidRPr="00673700">
              <w:rPr>
                <w:lang w:val="en-US"/>
              </w:rPr>
              <w:t>0.2849 (0.09782-6.902)</w:t>
            </w:r>
          </w:p>
        </w:tc>
      </w:tr>
      <w:tr w:rsidR="00673700" w:rsidRPr="00673700" w14:paraId="43C4FAC1" w14:textId="77777777" w:rsidTr="00C1791E">
        <w:trPr>
          <w:trHeight w:val="270"/>
        </w:trPr>
        <w:tc>
          <w:tcPr>
            <w:tcW w:w="4537" w:type="dxa"/>
          </w:tcPr>
          <w:p w14:paraId="1052DE0D" w14:textId="77777777" w:rsidR="00673700" w:rsidRPr="00673700" w:rsidRDefault="00673700" w:rsidP="00673700">
            <w:pPr>
              <w:rPr>
                <w:b/>
                <w:lang w:val="sv-SE"/>
              </w:rPr>
            </w:pPr>
            <w:r w:rsidRPr="00673700">
              <w:rPr>
                <w:b/>
              </w:rPr>
              <w:t>Interleukin-6</w:t>
            </w:r>
            <w:r w:rsidRPr="00673700">
              <w:rPr>
                <w:b/>
                <w:lang w:bidi="en-US"/>
              </w:rPr>
              <w:t xml:space="preserve"> (IL-6)</w:t>
            </w:r>
          </w:p>
        </w:tc>
        <w:tc>
          <w:tcPr>
            <w:tcW w:w="1984" w:type="dxa"/>
          </w:tcPr>
          <w:p w14:paraId="561D55DD" w14:textId="77777777" w:rsidR="00673700" w:rsidRPr="00673700" w:rsidRDefault="00673700" w:rsidP="00673700">
            <w:pPr>
              <w:rPr>
                <w:lang w:val="sv-SE"/>
              </w:rPr>
            </w:pPr>
            <w:r w:rsidRPr="00673700">
              <w:rPr>
                <w:lang w:val="en-US"/>
              </w:rPr>
              <w:t>0.2808 (0.01559-0.845)</w:t>
            </w:r>
          </w:p>
        </w:tc>
        <w:tc>
          <w:tcPr>
            <w:tcW w:w="1985" w:type="dxa"/>
          </w:tcPr>
          <w:p w14:paraId="3E73E184" w14:textId="77777777" w:rsidR="00673700" w:rsidRPr="00673700" w:rsidRDefault="00673700" w:rsidP="00673700">
            <w:pPr>
              <w:rPr>
                <w:lang w:val="sv-SE"/>
              </w:rPr>
            </w:pPr>
            <w:r w:rsidRPr="00673700">
              <w:rPr>
                <w:lang w:val="en-US"/>
              </w:rPr>
              <w:t>0.5338 (0.02133-6.879)</w:t>
            </w:r>
          </w:p>
        </w:tc>
        <w:tc>
          <w:tcPr>
            <w:tcW w:w="0" w:type="dxa"/>
          </w:tcPr>
          <w:p w14:paraId="7E9F63CF" w14:textId="77777777" w:rsidR="00673700" w:rsidRPr="00673700" w:rsidRDefault="00673700" w:rsidP="00673700">
            <w:pPr>
              <w:rPr>
                <w:lang w:val="sv-SE"/>
              </w:rPr>
            </w:pPr>
            <w:r w:rsidRPr="00673700">
              <w:rPr>
                <w:lang w:val="en-US"/>
              </w:rPr>
              <w:t>0.463 (0.06897-13.04)</w:t>
            </w:r>
          </w:p>
        </w:tc>
      </w:tr>
      <w:tr w:rsidR="00673700" w:rsidRPr="00673700" w14:paraId="46EE5BCA" w14:textId="77777777" w:rsidTr="00C1791E">
        <w:trPr>
          <w:trHeight w:val="270"/>
        </w:trPr>
        <w:tc>
          <w:tcPr>
            <w:tcW w:w="4537" w:type="dxa"/>
          </w:tcPr>
          <w:p w14:paraId="76D49002" w14:textId="77777777" w:rsidR="00673700" w:rsidRPr="00673700" w:rsidRDefault="00673700" w:rsidP="00673700">
            <w:pPr>
              <w:rPr>
                <w:b/>
              </w:rPr>
            </w:pPr>
            <w:r w:rsidRPr="00673700">
              <w:rPr>
                <w:b/>
                <w:lang w:bidi="en-US"/>
              </w:rPr>
              <w:t>Macrophage Inflammatory Protein 1</w:t>
            </w:r>
            <w:r w:rsidRPr="00673700">
              <w:rPr>
                <w:b/>
                <w:bCs/>
              </w:rPr>
              <w:t>α</w:t>
            </w:r>
            <w:r w:rsidRPr="00673700">
              <w:rPr>
                <w:b/>
                <w:lang w:bidi="en-US"/>
              </w:rPr>
              <w:t xml:space="preserve"> (MIP-1</w:t>
            </w:r>
            <w:r w:rsidRPr="00673700">
              <w:rPr>
                <w:b/>
                <w:bCs/>
              </w:rPr>
              <w:t>α)</w:t>
            </w:r>
          </w:p>
        </w:tc>
        <w:tc>
          <w:tcPr>
            <w:tcW w:w="1984" w:type="dxa"/>
          </w:tcPr>
          <w:p w14:paraId="53A58B05" w14:textId="77777777" w:rsidR="00673700" w:rsidRPr="00673700" w:rsidRDefault="00673700" w:rsidP="00673700">
            <w:pPr>
              <w:rPr>
                <w:lang w:val="sv-SE"/>
              </w:rPr>
            </w:pPr>
            <w:r w:rsidRPr="00673700">
              <w:rPr>
                <w:lang w:val="en-US"/>
              </w:rPr>
              <w:t>87.86 (56.16-373.9)</w:t>
            </w:r>
          </w:p>
        </w:tc>
        <w:tc>
          <w:tcPr>
            <w:tcW w:w="1985" w:type="dxa"/>
          </w:tcPr>
          <w:p w14:paraId="10D3270B" w14:textId="77777777" w:rsidR="00673700" w:rsidRPr="00673700" w:rsidRDefault="00673700" w:rsidP="00673700">
            <w:pPr>
              <w:rPr>
                <w:lang w:val="sv-SE"/>
              </w:rPr>
            </w:pPr>
            <w:r w:rsidRPr="00673700">
              <w:rPr>
                <w:lang w:val="en-US"/>
              </w:rPr>
              <w:t>76.63 (49.24-3292)</w:t>
            </w:r>
          </w:p>
        </w:tc>
        <w:tc>
          <w:tcPr>
            <w:tcW w:w="0" w:type="dxa"/>
          </w:tcPr>
          <w:p w14:paraId="0F8D9DE0" w14:textId="77777777" w:rsidR="00673700" w:rsidRPr="00673700" w:rsidRDefault="00673700" w:rsidP="00673700">
            <w:pPr>
              <w:rPr>
                <w:lang w:val="sv-SE"/>
              </w:rPr>
            </w:pPr>
            <w:r w:rsidRPr="00673700">
              <w:rPr>
                <w:lang w:val="en-US"/>
              </w:rPr>
              <w:t>52.3 (26.41-109.9)</w:t>
            </w:r>
          </w:p>
        </w:tc>
      </w:tr>
      <w:tr w:rsidR="00673700" w:rsidRPr="00673700" w14:paraId="67A47C2A" w14:textId="77777777" w:rsidTr="00C1791E">
        <w:trPr>
          <w:trHeight w:val="270"/>
        </w:trPr>
        <w:tc>
          <w:tcPr>
            <w:tcW w:w="4537" w:type="dxa"/>
          </w:tcPr>
          <w:p w14:paraId="41441DD0" w14:textId="77777777" w:rsidR="00673700" w:rsidRPr="00673700" w:rsidRDefault="00673700" w:rsidP="00673700">
            <w:pPr>
              <w:rPr>
                <w:b/>
              </w:rPr>
            </w:pPr>
            <w:r w:rsidRPr="00673700">
              <w:rPr>
                <w:b/>
              </w:rPr>
              <w:t>Interleukin-17A/F</w:t>
            </w:r>
            <w:r w:rsidRPr="00673700">
              <w:rPr>
                <w:b/>
                <w:lang w:bidi="en-US"/>
              </w:rPr>
              <w:t xml:space="preserve"> (IL-17A/F)</w:t>
            </w:r>
          </w:p>
        </w:tc>
        <w:tc>
          <w:tcPr>
            <w:tcW w:w="1984" w:type="dxa"/>
          </w:tcPr>
          <w:p w14:paraId="6D388EB3" w14:textId="77777777" w:rsidR="00673700" w:rsidRPr="00673700" w:rsidRDefault="00673700" w:rsidP="00673700">
            <w:pPr>
              <w:rPr>
                <w:lang w:val="sv-SE"/>
              </w:rPr>
            </w:pPr>
            <w:r w:rsidRPr="00673700">
              <w:rPr>
                <w:lang w:val="en-US"/>
              </w:rPr>
              <w:t>0.9779 (0.06293-6.728)</w:t>
            </w:r>
          </w:p>
        </w:tc>
        <w:tc>
          <w:tcPr>
            <w:tcW w:w="1985" w:type="dxa"/>
          </w:tcPr>
          <w:p w14:paraId="2DC75693" w14:textId="77777777" w:rsidR="00673700" w:rsidRPr="00673700" w:rsidRDefault="00673700" w:rsidP="00673700">
            <w:pPr>
              <w:rPr>
                <w:lang w:val="sv-SE"/>
              </w:rPr>
            </w:pPr>
            <w:r w:rsidRPr="00673700">
              <w:rPr>
                <w:lang w:val="en-US"/>
              </w:rPr>
              <w:t>1.49 (0.3796-10.23)</w:t>
            </w:r>
          </w:p>
        </w:tc>
        <w:tc>
          <w:tcPr>
            <w:tcW w:w="0" w:type="dxa"/>
          </w:tcPr>
          <w:p w14:paraId="53510E75" w14:textId="77777777" w:rsidR="00673700" w:rsidRPr="00673700" w:rsidRDefault="00673700" w:rsidP="00673700">
            <w:pPr>
              <w:rPr>
                <w:lang w:val="sv-SE"/>
              </w:rPr>
            </w:pPr>
            <w:r w:rsidRPr="00673700">
              <w:rPr>
                <w:lang w:val="en-US"/>
              </w:rPr>
              <w:t>0.8596 (0.0236-2.372)</w:t>
            </w:r>
          </w:p>
        </w:tc>
      </w:tr>
      <w:tr w:rsidR="00673700" w:rsidRPr="00673700" w14:paraId="292F52B4" w14:textId="77777777" w:rsidTr="00C1791E">
        <w:trPr>
          <w:trHeight w:val="270"/>
        </w:trPr>
        <w:tc>
          <w:tcPr>
            <w:tcW w:w="4537" w:type="dxa"/>
          </w:tcPr>
          <w:p w14:paraId="2C3C330C" w14:textId="77777777" w:rsidR="00673700" w:rsidRPr="00673700" w:rsidRDefault="00673700" w:rsidP="00673700">
            <w:pPr>
              <w:rPr>
                <w:b/>
                <w:lang w:val="sv-SE"/>
              </w:rPr>
            </w:pPr>
            <w:r w:rsidRPr="00673700">
              <w:rPr>
                <w:b/>
              </w:rPr>
              <w:t>Interleukin-27</w:t>
            </w:r>
            <w:r w:rsidRPr="00673700">
              <w:rPr>
                <w:b/>
                <w:lang w:bidi="en-US"/>
              </w:rPr>
              <w:t xml:space="preserve"> (IL-27)</w:t>
            </w:r>
          </w:p>
        </w:tc>
        <w:tc>
          <w:tcPr>
            <w:tcW w:w="1984" w:type="dxa"/>
          </w:tcPr>
          <w:p w14:paraId="1C7F1A65" w14:textId="77777777" w:rsidR="00673700" w:rsidRPr="00673700" w:rsidRDefault="00673700" w:rsidP="00673700">
            <w:pPr>
              <w:rPr>
                <w:lang w:val="en-US"/>
              </w:rPr>
            </w:pPr>
            <w:r w:rsidRPr="00673700">
              <w:rPr>
                <w:lang w:val="en-US"/>
              </w:rPr>
              <w:t>441.8 (258.3-4074)</w:t>
            </w:r>
          </w:p>
        </w:tc>
        <w:tc>
          <w:tcPr>
            <w:tcW w:w="1985" w:type="dxa"/>
          </w:tcPr>
          <w:p w14:paraId="53244FA9" w14:textId="77777777" w:rsidR="00673700" w:rsidRPr="00673700" w:rsidRDefault="00673700" w:rsidP="00673700">
            <w:pPr>
              <w:rPr>
                <w:lang w:val="en-US"/>
              </w:rPr>
            </w:pPr>
            <w:r w:rsidRPr="00673700">
              <w:rPr>
                <w:lang w:val="en-US"/>
              </w:rPr>
              <w:t>418.6 (105.1-1388)</w:t>
            </w:r>
          </w:p>
        </w:tc>
        <w:tc>
          <w:tcPr>
            <w:tcW w:w="0" w:type="dxa"/>
          </w:tcPr>
          <w:p w14:paraId="3310DE5D" w14:textId="77777777" w:rsidR="00673700" w:rsidRPr="00673700" w:rsidRDefault="00673700" w:rsidP="00673700">
            <w:pPr>
              <w:rPr>
                <w:lang w:val="en-US"/>
              </w:rPr>
            </w:pPr>
            <w:r w:rsidRPr="00673700">
              <w:rPr>
                <w:lang w:val="en-US"/>
              </w:rPr>
              <w:t>904.7 (375.5-2167)</w:t>
            </w:r>
          </w:p>
        </w:tc>
      </w:tr>
      <w:tr w:rsidR="00673700" w:rsidRPr="00673700" w14:paraId="28CEEA3F" w14:textId="77777777" w:rsidTr="00C1791E">
        <w:trPr>
          <w:trHeight w:val="270"/>
        </w:trPr>
        <w:tc>
          <w:tcPr>
            <w:tcW w:w="4537" w:type="dxa"/>
          </w:tcPr>
          <w:p w14:paraId="178490B8" w14:textId="77777777" w:rsidR="00673700" w:rsidRPr="00673700" w:rsidRDefault="00673700" w:rsidP="00673700">
            <w:pPr>
              <w:rPr>
                <w:b/>
                <w:lang w:val="sv-SE"/>
              </w:rPr>
            </w:pPr>
            <w:r w:rsidRPr="00673700">
              <w:rPr>
                <w:b/>
                <w:lang w:val="sv-SE"/>
              </w:rPr>
              <w:t>Monocyte chemoattractant protein 3</w:t>
            </w:r>
            <w:r w:rsidRPr="00673700">
              <w:rPr>
                <w:b/>
                <w:lang w:bidi="en-US"/>
              </w:rPr>
              <w:t xml:space="preserve"> (MCP-3)</w:t>
            </w:r>
          </w:p>
        </w:tc>
        <w:tc>
          <w:tcPr>
            <w:tcW w:w="1984" w:type="dxa"/>
          </w:tcPr>
          <w:p w14:paraId="53B0A7B4" w14:textId="77777777" w:rsidR="00673700" w:rsidRPr="00673700" w:rsidRDefault="00673700" w:rsidP="00673700">
            <w:pPr>
              <w:rPr>
                <w:lang w:val="sv-SE"/>
              </w:rPr>
            </w:pPr>
            <w:r w:rsidRPr="00673700">
              <w:rPr>
                <w:lang w:val="en-US"/>
              </w:rPr>
              <w:t>3.402 (1.427-6.176)</w:t>
            </w:r>
          </w:p>
        </w:tc>
        <w:tc>
          <w:tcPr>
            <w:tcW w:w="1985" w:type="dxa"/>
          </w:tcPr>
          <w:p w14:paraId="3B1E7B75" w14:textId="77777777" w:rsidR="00673700" w:rsidRPr="00673700" w:rsidRDefault="00673700" w:rsidP="00673700">
            <w:pPr>
              <w:rPr>
                <w:lang w:val="sv-SE"/>
              </w:rPr>
            </w:pPr>
            <w:r w:rsidRPr="00673700">
              <w:rPr>
                <w:lang w:val="en-US"/>
              </w:rPr>
              <w:t>5.182 (1.076-20.67)</w:t>
            </w:r>
          </w:p>
        </w:tc>
        <w:tc>
          <w:tcPr>
            <w:tcW w:w="0" w:type="dxa"/>
          </w:tcPr>
          <w:p w14:paraId="1B7313E5" w14:textId="77777777" w:rsidR="00673700" w:rsidRPr="00673700" w:rsidRDefault="00673700" w:rsidP="00673700">
            <w:pPr>
              <w:rPr>
                <w:lang w:val="sv-SE"/>
              </w:rPr>
            </w:pPr>
            <w:r w:rsidRPr="00673700">
              <w:rPr>
                <w:lang w:bidi="en-US"/>
              </w:rPr>
              <w:t>2.778 (0.9923-13.29)</w:t>
            </w:r>
          </w:p>
        </w:tc>
      </w:tr>
    </w:tbl>
    <w:p w14:paraId="24FD3341" w14:textId="77777777" w:rsidR="00673700" w:rsidRPr="00673700" w:rsidRDefault="00673700" w:rsidP="00673700">
      <w:pPr>
        <w:rPr>
          <w:lang w:bidi="en-US"/>
        </w:rPr>
      </w:pPr>
    </w:p>
    <w:p w14:paraId="20A3F937" w14:textId="6EDDEBF1" w:rsidR="00673700" w:rsidRPr="00673700" w:rsidRDefault="00C1791E" w:rsidP="00673700">
      <w:pPr>
        <w:rPr>
          <w:i/>
          <w:lang w:bidi="en-US"/>
        </w:rPr>
      </w:pPr>
      <w:r>
        <w:rPr>
          <w:i/>
          <w:lang w:bidi="en-US"/>
        </w:rPr>
        <w:t>3</w:t>
      </w:r>
      <w:r w:rsidR="00673700" w:rsidRPr="00673700">
        <w:rPr>
          <w:i/>
          <w:lang w:bidi="en-US"/>
        </w:rPr>
        <w:t xml:space="preserve">.3. </w:t>
      </w:r>
      <w:r w:rsidR="00673700" w:rsidRPr="00673700">
        <w:rPr>
          <w:bCs/>
          <w:i/>
          <w:iCs/>
          <w:lang w:bidi="en-US"/>
        </w:rPr>
        <w:t>Patient subgroup analysis</w:t>
      </w:r>
    </w:p>
    <w:p w14:paraId="4D9C7A16" w14:textId="77777777" w:rsidR="00673700" w:rsidRPr="00673700" w:rsidRDefault="00673700" w:rsidP="00673700">
      <w:pPr>
        <w:rPr>
          <w:bCs/>
        </w:rPr>
      </w:pPr>
      <w:r w:rsidRPr="00673700">
        <w:rPr>
          <w:bCs/>
        </w:rPr>
        <w:t xml:space="preserve">To evaluate whether differences in serum protein levels allow for the prediction of JIA subforms, samples were divided into 4 categories: oligoarticular, polyarticular, psoriatic, and systemic arthritis (sJIA). While no differences were seen between the oligoarticular (n=29), polyarticular (n=34) or psoriatic (n=3) JIA groups, samples in the sJIA group (n=11) exhibited significantly elevated levels of IL-18, and reduced levels of macrophage migration inhibitory factor (MIF), macrophage inflammatory protein 5 (MIP-5) and YKL-40 (Fig. 4a). </w:t>
      </w:r>
    </w:p>
    <w:p w14:paraId="0704864C" w14:textId="77777777" w:rsidR="00673700" w:rsidRPr="00673700" w:rsidRDefault="00673700" w:rsidP="00673700">
      <w:pPr>
        <w:rPr>
          <w:bCs/>
        </w:rPr>
      </w:pPr>
      <w:r w:rsidRPr="00673700">
        <w:rPr>
          <w:bCs/>
        </w:rPr>
        <w:t>Next, samples were grouped based on age at sample collection, dividing patients into pre- (&lt;10 years) vs peri-/post-pubertal (&gt;10 years) sub-cohorts. Among JIA patients, serum IL2-Ra levels were reduced in post-pubertal patients (n=52) when compared with pre-pubertal (n=25) individuals (Fig. 4b), while in jSLE patients IL-17B was reduced in post-pubertal patients (n=27) compared to pre-pubertal (n=21) individuals (Fig. 4c).</w:t>
      </w:r>
    </w:p>
    <w:p w14:paraId="579CA735" w14:textId="12531987" w:rsidR="008C4974" w:rsidRDefault="00673700" w:rsidP="00673700">
      <w:pPr>
        <w:rPr>
          <w:bCs/>
        </w:rPr>
      </w:pPr>
      <w:r w:rsidRPr="00673700">
        <w:rPr>
          <w:bCs/>
        </w:rPr>
        <w:t xml:space="preserve">Finally, cytokines in jSLE sera were tested for differences based on disease activity at sample collection. Serum IL-33 levels were elevated in jSLE patients with “very high” (SLEDAI ≥ 10) (n=7) </w:t>
      </w:r>
      <w:r w:rsidRPr="00673700">
        <w:rPr>
          <w:bCs/>
        </w:rPr>
        <w:lastRenderedPageBreak/>
        <w:t>when compared to patients with “high” (SLEDAI 5-9) (n=14) or “moderate” (SLEDAI ≤4) (n=24) disease activity (Fig. 4d).</w:t>
      </w:r>
    </w:p>
    <w:p w14:paraId="1906F9EE" w14:textId="77777777" w:rsidR="00D564E6" w:rsidRDefault="00D564E6" w:rsidP="00673700">
      <w:pPr>
        <w:rPr>
          <w:lang w:val="en-US"/>
        </w:rPr>
      </w:pPr>
    </w:p>
    <w:p w14:paraId="6E0A5204" w14:textId="0D06E095" w:rsidR="00673700" w:rsidRPr="00673700" w:rsidRDefault="00C1791E" w:rsidP="00673700">
      <w:pPr>
        <w:rPr>
          <w:b/>
          <w:lang w:bidi="en-US"/>
        </w:rPr>
      </w:pPr>
      <w:r>
        <w:rPr>
          <w:b/>
          <w:lang w:bidi="en-US"/>
        </w:rPr>
        <w:t>4</w:t>
      </w:r>
      <w:r w:rsidR="00673700" w:rsidRPr="00673700">
        <w:rPr>
          <w:b/>
          <w:lang w:bidi="en-US"/>
        </w:rPr>
        <w:t>. Discussion</w:t>
      </w:r>
    </w:p>
    <w:p w14:paraId="1CF96169" w14:textId="5D431C38" w:rsidR="00673700" w:rsidRPr="00673700" w:rsidRDefault="00673700" w:rsidP="00673700">
      <w:r w:rsidRPr="00673700">
        <w:t xml:space="preserve">The molecular pathophysiology of JIA </w:t>
      </w:r>
      <w:r w:rsidRPr="00673700">
        <w:fldChar w:fldCharType="begin">
          <w:fldData xml:space="preserve">PEVuZE5vdGU+PENpdGU+PEF1dGhvcj5SYXZlbGxpPC9BdXRob3I+PFllYXI+MjAwNzwvWWVhcj48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</w:fldData>
        </w:fldChar>
      </w:r>
      <w:r>
        <w:instrText xml:space="preserve"> ADDIN EN.CITE </w:instrText>
      </w:r>
      <w:r>
        <w:fldChar w:fldCharType="begin">
          <w:fldData xml:space="preserve">PEVuZE5vdGU+PENpdGU+PEF1dGhvcj5SYXZlbGxpPC9BdXRob3I+PFllYXI+MjAwNzwvWWVhcj48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</w:fldData>
        </w:fldChar>
      </w:r>
      <w:r>
        <w:instrText xml:space="preserve"> ADDIN EN.CITE.DATA </w:instrText>
      </w:r>
      <w:r>
        <w:fldChar w:fldCharType="end"/>
      </w:r>
      <w:r w:rsidRPr="00673700">
        <w:fldChar w:fldCharType="separate"/>
      </w:r>
      <w:r>
        <w:rPr>
          <w:noProof/>
        </w:rPr>
        <w:t>[4]</w:t>
      </w:r>
      <w:r w:rsidRPr="00673700">
        <w:fldChar w:fldCharType="end"/>
      </w:r>
      <w:r w:rsidRPr="00673700">
        <w:t xml:space="preserve"> and jSLE </w:t>
      </w:r>
      <w:r w:rsidRPr="00673700">
        <w:fldChar w:fldCharType="begin">
          <w:fldData xml:space="preserve">PEVuZE5vdGU+PENpdGU+PEF1dGhvcj5DaGFycmFzPC9BdXRob3I+PFllYXI+MjAyMTwvWWVhcj48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VzbWl0aDhAbGl2ZXJwb29sLmFj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</w:fldData>
        </w:fldChar>
      </w:r>
      <w:r>
        <w:instrText xml:space="preserve"> ADDIN EN.CITE </w:instrText>
      </w:r>
      <w:r>
        <w:fldChar w:fldCharType="begin">
          <w:fldData xml:space="preserve">PEVuZE5vdGU+PENpdGU+PEF1dGhvcj5DaGFycmFzPC9BdXRob3I+PFllYXI+MjAyMTwvWWVhcj48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</w:fldData>
        </w:fldChar>
      </w:r>
      <w:r>
        <w:instrText xml:space="preserve"> ADDIN EN.CITE.DATA </w:instrText>
      </w:r>
      <w:r>
        <w:fldChar w:fldCharType="end"/>
      </w:r>
      <w:r w:rsidRPr="00673700">
        <w:fldChar w:fldCharType="separate"/>
      </w:r>
      <w:r>
        <w:rPr>
          <w:noProof/>
        </w:rPr>
        <w:t>[3, 13, 14]</w:t>
      </w:r>
      <w:r w:rsidRPr="00673700">
        <w:fldChar w:fldCharType="end"/>
      </w:r>
      <w:r w:rsidRPr="00673700">
        <w:t xml:space="preserve"> are largely unknown. Based on findings from this study, the analysis of serum cytokine and chemokine profiles may provide insight into the pathology of these autoimmune/Inflammatory conditions and deliver target proteins for the establishment of diagnostic and/or prognostic biomarkers.</w:t>
      </w:r>
    </w:p>
    <w:p w14:paraId="261AB9A9" w14:textId="69B31AA8" w:rsidR="00673700" w:rsidRPr="00673700" w:rsidRDefault="00673700" w:rsidP="00673700">
      <w:r w:rsidRPr="00673700">
        <w:rPr>
          <w:lang w:bidi="en-US"/>
        </w:rPr>
        <w:t xml:space="preserve">As expected, a number of cytokines/chemokines tested here were elevated in JIA and/or jSLE as compared to healthy controls. Furthermore, several also displayed significant differences between the two systemic inflammatory conditions. Of the ten proteins with the highest ability to discriminate between disease conditions, eight (IL-23, MIP-1β, SDF-1a, MCP-1, IL-17F, </w:t>
      </w:r>
      <w:r w:rsidRPr="00673700">
        <w:t xml:space="preserve">MIP-1α, IP-10 and M-CSF) have a pro-inflammatory function, while two (IL-27 and MDC) have a dual pro- and anti-inflammatory functions </w:t>
      </w:r>
      <w:r w:rsidRPr="00673700">
        <w:fldChar w:fldCharType="begin">
          <w:fldData xml:space="preserve">PEVuZE5vdGU+PENpdGU+PEF1dGhvcj5Db21taW5zPC9BdXRob3I+PFllYXI+MjAxMDwvWWVhcj48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</w:fldData>
        </w:fldChar>
      </w:r>
      <w:r w:rsidR="00C1791E">
        <w:instrText xml:space="preserve"> ADDIN EN.CITE </w:instrText>
      </w:r>
      <w:r w:rsidR="00C1791E">
        <w:fldChar w:fldCharType="begin">
          <w:fldData xml:space="preserve">PEVuZE5vdGU+PENpdGU+PEF1dGhvcj5Db21taW5zPC9BdXRob3I+PFllYXI+MjAxMDwvWWVhcj48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</w:fldData>
        </w:fldChar>
      </w:r>
      <w:r w:rsidR="00C1791E">
        <w:instrText xml:space="preserve"> ADDIN EN.CITE.DATA </w:instrText>
      </w:r>
      <w:r w:rsidR="00C1791E">
        <w:fldChar w:fldCharType="end"/>
      </w:r>
      <w:r w:rsidRPr="00673700">
        <w:fldChar w:fldCharType="separate"/>
      </w:r>
      <w:r w:rsidR="00C1791E">
        <w:rPr>
          <w:noProof/>
        </w:rPr>
        <w:t>[25, 26]</w:t>
      </w:r>
      <w:r w:rsidRPr="00673700">
        <w:fldChar w:fldCharType="end"/>
      </w:r>
      <w:r w:rsidRPr="00673700">
        <w:t>. In this, several key observations from this study support previous reports on the laboratory phenotype and molecular pathophysiology of SLE and JIA.</w:t>
      </w:r>
    </w:p>
    <w:p w14:paraId="6A514AEE" w14:textId="77777777" w:rsidR="00673700" w:rsidRPr="00673700" w:rsidRDefault="00673700" w:rsidP="00673700"/>
    <w:p w14:paraId="4BB471B0" w14:textId="46C31267" w:rsidR="00673700" w:rsidRPr="00673700" w:rsidRDefault="00C1791E" w:rsidP="00673700">
      <w:pPr>
        <w:rPr>
          <w:b/>
          <w:i/>
        </w:rPr>
      </w:pPr>
      <w:r>
        <w:rPr>
          <w:b/>
          <w:i/>
        </w:rPr>
        <w:t>4</w:t>
      </w:r>
      <w:r w:rsidR="00673700" w:rsidRPr="00673700">
        <w:rPr>
          <w:b/>
          <w:i/>
        </w:rPr>
        <w:t>.1. SLE</w:t>
      </w:r>
    </w:p>
    <w:p w14:paraId="647A55FC" w14:textId="6C6BB7D8" w:rsidR="00673700" w:rsidRPr="00673700" w:rsidRDefault="00673700" w:rsidP="00673700">
      <w:r w:rsidRPr="00673700">
        <w:t xml:space="preserve">The IL-17 family of proteins consist of six isoforms (IL-17A-F) </w:t>
      </w:r>
      <w:r w:rsidRPr="00673700">
        <w:fldChar w:fldCharType="begin"/>
      </w:r>
      <w:r w:rsidR="00C1791E">
        <w:instrText xml:space="preserve"> ADDIN EN.CITE &lt;EndNote&gt;&lt;Cite&gt;&lt;Author&gt;Kolls&lt;/Author&gt;&lt;Year&gt;2004&lt;/Year&gt;&lt;RecNum&gt;141&lt;/RecNum&gt;&lt;DisplayText&gt;[27]&lt;/DisplayText&gt;&lt;record&gt;&lt;rec-number&gt;141&lt;/rec-number&gt;&lt;foreign-keys&gt;&lt;key app="EN" db-id="05efazase5ar9geaxf6xdxdipsrz50ddwpzv" timestamp="1616778427"&gt;141&lt;/key&gt;&lt;/foreign-keys&gt;&lt;ref-type name="Journal Article"&gt;17&lt;/ref-type&gt;&lt;contributors&gt;&lt;authors&gt;&lt;author&gt;Kolls, J. K.&lt;/author&gt;&lt;author&gt;Linden, A.&lt;/author&gt;&lt;/authors&gt;&lt;/contributors&gt;&lt;auth-address&gt;Division of Pulmonology, Department of Pediatrics, Children&amp;apos;s Hospital of Pittsburgh and the University of Pittsburgh, Pittsburgh, PA, USA.&lt;/auth-address&gt;&lt;titles&gt;&lt;title&gt;Interleukin-17 family members and inflammation&lt;/title&gt;&lt;secondary-title&gt;Immunity&lt;/secondary-title&gt;&lt;/titles&gt;&lt;periodical&gt;&lt;full-title&gt;Immunity&lt;/full-title&gt;&lt;/periodical&gt;&lt;pages&gt;467-76&lt;/pages&gt;&lt;volume&gt;21&lt;/volume&gt;&lt;number&gt;4&lt;/number&gt;&lt;edition&gt;2004/10/16&lt;/edition&gt;&lt;keywords&gt;&lt;keyword&gt;Animals&lt;/keyword&gt;&lt;keyword&gt;Humans&lt;/keyword&gt;&lt;keyword&gt;Inflammation/*immunology&lt;/keyword&gt;&lt;keyword&gt;Interleukin-17/*physiology&lt;/keyword&gt;&lt;keyword&gt;*Models, Immunological&lt;/keyword&gt;&lt;keyword&gt;Receptors, Interleukin/immunology&lt;/keyword&gt;&lt;keyword&gt;Receptors, Interleukin-17&lt;/keyword&gt;&lt;keyword&gt;Signal Transduction/*immunology&lt;/keyword&gt;&lt;keyword&gt;T-Lymphocytes/immunology&lt;/keyword&gt;&lt;/keywords&gt;&lt;dates&gt;&lt;year&gt;2004&lt;/year&gt;&lt;pub-dates&gt;&lt;date&gt;Oct&lt;/date&gt;&lt;/pub-dates&gt;&lt;/dates&gt;&lt;isbn&gt;1074-7613 (Print)&amp;#xD;1074-7613 (Linking)&lt;/isbn&gt;&lt;accession-num&gt;15485625&lt;/accession-num&gt;&lt;urls&gt;&lt;related-urls&gt;&lt;url&gt;https://www.ncbi.nlm.nih.gov/pubmed/15485625&lt;/url&gt;&lt;/related-urls&gt;&lt;/urls&gt;&lt;electronic-resource-num&gt;10.1016/j.immuni.2004.08.018&lt;/electronic-resource-num&gt;&lt;/record&gt;&lt;/Cite&gt;&lt;/EndNote&gt;</w:instrText>
      </w:r>
      <w:r w:rsidRPr="00673700">
        <w:fldChar w:fldCharType="separate"/>
      </w:r>
      <w:r w:rsidR="00C1791E">
        <w:rPr>
          <w:noProof/>
        </w:rPr>
        <w:t>[27]</w:t>
      </w:r>
      <w:r w:rsidRPr="00673700">
        <w:fldChar w:fldCharType="end"/>
      </w:r>
      <w:r w:rsidRPr="00673700">
        <w:t xml:space="preserve"> that are primarily produced by effector Th17 cells </w:t>
      </w:r>
      <w:r w:rsidRPr="00673700">
        <w:fldChar w:fldCharType="begin"/>
      </w:r>
      <w:r w:rsidR="00C1791E">
        <w:instrText xml:space="preserve"> ADDIN EN.CITE &lt;EndNote&gt;&lt;Cite&gt;&lt;Author&gt;Burkett&lt;/Author&gt;&lt;Year&gt;2015&lt;/Year&gt;&lt;RecNum&gt;142&lt;/RecNum&gt;&lt;DisplayText&gt;[28]&lt;/DisplayText&gt;&lt;record&gt;&lt;rec-number&gt;142&lt;/rec-number&gt;&lt;foreign-keys&gt;&lt;key app="EN" db-id="05efazase5ar9geaxf6xdxdipsrz50ddwpzv" timestamp="1616778609"&gt;142&lt;/key&gt;&lt;/foreign-keys&gt;&lt;ref-type name="Journal Article"&gt;17&lt;/ref-type&gt;&lt;contributors&gt;&lt;authors&gt;&lt;author&gt;Burkett, P. R.&lt;/author&gt;&lt;author&gt;Meyer zu Horste, G.&lt;/author&gt;&lt;author&gt;Kuchroo, V. K.&lt;/author&gt;&lt;/authors&gt;&lt;/contributors&gt;&lt;titles&gt;&lt;title&gt;Pouring fuel on the fire: Th17 cells, the environment, and autoimmunity&lt;/title&gt;&lt;secondary-title&gt;J Clin Invest&lt;/secondary-title&gt;&lt;/titles&gt;&lt;periodical&gt;&lt;full-title&gt;J Clin Invest&lt;/full-title&gt;&lt;/periodical&gt;&lt;pages&gt;2211-9&lt;/pages&gt;&lt;volume&gt;125&lt;/volume&gt;&lt;number&gt;6&lt;/number&gt;&lt;edition&gt;2015/05/12&lt;/edition&gt;&lt;keywords&gt;&lt;keyword&gt;Animals&lt;/keyword&gt;&lt;keyword&gt;Autoimmune Diseases/*immunology/pathology&lt;/keyword&gt;&lt;keyword&gt;Cell Differentiation/*immunology&lt;/keyword&gt;&lt;keyword&gt;Environmental Exposure/*adverse effects&lt;/keyword&gt;&lt;keyword&gt;Humans&lt;/keyword&gt;&lt;keyword&gt;Interleukin-17/immunology&lt;/keyword&gt;&lt;keyword&gt;Interleukin-23/immunology&lt;/keyword&gt;&lt;keyword&gt;*Intestines/immunology/microbiology&lt;/keyword&gt;&lt;keyword&gt;Microbiota/*immunology&lt;/keyword&gt;&lt;keyword&gt;Th17 Cells/*immunology/pathology&lt;/keyword&gt;&lt;/keywords&gt;&lt;dates&gt;&lt;year&gt;2015&lt;/year&gt;&lt;pub-dates&gt;&lt;date&gt;Jun&lt;/date&gt;&lt;/pub-dates&gt;&lt;/dates&gt;&lt;isbn&gt;1558-8238 (Electronic)&amp;#xD;0021-9738 (Linking)&lt;/isbn&gt;&lt;accession-num&gt;25961452&lt;/accession-num&gt;&lt;urls&gt;&lt;related-urls&gt;&lt;url&gt;https://www.ncbi.nlm.nih.gov/pubmed/25961452&lt;/url&gt;&lt;/related-urls&gt;&lt;/urls&gt;&lt;custom2&gt;PMC4497747&lt;/custom2&gt;&lt;electronic-resource-num&gt;10.1172/JCI78085&lt;/electronic-resource-num&gt;&lt;/record&gt;&lt;/Cite&gt;&lt;/EndNote&gt;</w:instrText>
      </w:r>
      <w:r w:rsidRPr="00673700">
        <w:fldChar w:fldCharType="separate"/>
      </w:r>
      <w:r w:rsidR="00C1791E">
        <w:rPr>
          <w:noProof/>
        </w:rPr>
        <w:t>[28]</w:t>
      </w:r>
      <w:r w:rsidRPr="00673700">
        <w:fldChar w:fldCharType="end"/>
      </w:r>
      <w:r w:rsidRPr="00673700">
        <w:t xml:space="preserve">. Pathologically elevated IL-17 production is a hallmark feature of SLE </w:t>
      </w:r>
      <w:r w:rsidRPr="00673700">
        <w:fldChar w:fldCharType="begin"/>
      </w:r>
      <w:r w:rsidR="00C1791E">
        <w:instrText xml:space="preserve"> ADDIN EN.CITE &lt;EndNote&gt;&lt;Cite&gt;&lt;Author&gt;Wong&lt;/Author&gt;&lt;Year&gt;2000&lt;/Year&gt;&lt;RecNum&gt;143&lt;/RecNum&gt;&lt;DisplayText&gt;[29]&lt;/DisplayText&gt;&lt;record&gt;&lt;rec-number&gt;143&lt;/rec-number&gt;&lt;foreign-keys&gt;&lt;key app="EN" db-id="05efazase5ar9geaxf6xdxdipsrz50ddwpzv" timestamp="1616779101"&gt;143&lt;/key&gt;&lt;/foreign-keys&gt;&lt;ref-type name="Journal Article"&gt;17&lt;/ref-type&gt;&lt;contributors&gt;&lt;authors&gt;&lt;author&gt;Wong, C. K.&lt;/author&gt;&lt;author&gt;Ho, C. Y.&lt;/author&gt;&lt;author&gt;Li, E. K.&lt;/author&gt;&lt;author&gt;Lam, C. W.&lt;/author&gt;&lt;/authors&gt;&lt;/contributors&gt;&lt;auth-address&gt;Department of Chemical Pathology, The Chinese University of Hong Kong, Prince of Wales Hospital, Shatin, NT, Hong Kong.&lt;/auth-address&gt;&lt;titles&gt;&lt;title&gt;Elevation of proinflammatory cytokine (IL-18, IL-17, IL-12) and Th2 cytokine (IL-4) concentrations in patients with systemic lupus erythematosus&lt;/title&gt;&lt;secondary-title&gt;Lupus&lt;/secondary-title&gt;&lt;/titles&gt;&lt;periodical&gt;&lt;full-title&gt;Lupus&lt;/full-title&gt;&lt;/periodical&gt;&lt;pages&gt;589-93&lt;/pages&gt;&lt;volume&gt;9&lt;/volume&gt;&lt;number&gt;8&lt;/number&gt;&lt;edition&gt;2000/10/18&lt;/edition&gt;&lt;keywords&gt;&lt;keyword&gt;Adolescent&lt;/keyword&gt;&lt;keyword&gt;Adult&lt;/keyword&gt;&lt;keyword&gt;Asian Continental Ancestry Group&lt;/keyword&gt;&lt;keyword&gt;China/ethnology&lt;/keyword&gt;&lt;keyword&gt;Cytokines/*blood&lt;/keyword&gt;&lt;keyword&gt;Female&lt;/keyword&gt;&lt;keyword&gt;Hong Kong&lt;/keyword&gt;&lt;keyword&gt;Humans&lt;/keyword&gt;&lt;keyword&gt;Inflammation&lt;/keyword&gt;&lt;keyword&gt;Interleukin-12/blood&lt;/keyword&gt;&lt;keyword&gt;Interleukin-17/blood&lt;/keyword&gt;&lt;keyword&gt;Interleukin-18/blood&lt;/keyword&gt;&lt;keyword&gt;Interleukin-4/*blood&lt;/keyword&gt;&lt;keyword&gt;Interleukins/*blood&lt;/keyword&gt;&lt;keyword&gt;Lupus Erythematosus, Systemic/blood/*immunology&lt;/keyword&gt;&lt;keyword&gt;Male&lt;/keyword&gt;&lt;keyword&gt;Middle Aged&lt;/keyword&gt;&lt;keyword&gt;Reference Values&lt;/keyword&gt;&lt;keyword&gt;Th2 Cells/*immunology&lt;/keyword&gt;&lt;/keywords&gt;&lt;dates&gt;&lt;year&gt;2000&lt;/year&gt;&lt;/dates&gt;&lt;isbn&gt;0961-2033 (Print)&amp;#xD;0961-2033 (Linking)&lt;/isbn&gt;&lt;accession-num&gt;11035433&lt;/accession-num&gt;&lt;urls&gt;&lt;related-urls&gt;&lt;url&gt;https://www.ncbi.nlm.nih.gov/pubmed/11035433&lt;/url&gt;&lt;/related-urls&gt;&lt;/urls&gt;&lt;electronic-resource-num&gt;10.1191/096120300678828703&lt;/electronic-resource-num&gt;&lt;/record&gt;&lt;/Cite&gt;&lt;/EndNote&gt;</w:instrText>
      </w:r>
      <w:r w:rsidRPr="00673700">
        <w:fldChar w:fldCharType="separate"/>
      </w:r>
      <w:r w:rsidR="00C1791E">
        <w:rPr>
          <w:noProof/>
        </w:rPr>
        <w:t>[29]</w:t>
      </w:r>
      <w:r w:rsidRPr="00673700">
        <w:fldChar w:fldCharType="end"/>
      </w:r>
      <w:r w:rsidRPr="00673700">
        <w:t xml:space="preserve">. Pro-inflammatory IL-17A and IL-17F isoforms exhibit high homology and are both capable of forming hetero- and homodimers </w:t>
      </w:r>
      <w:r w:rsidRPr="00673700">
        <w:fldChar w:fldCharType="begin"/>
      </w:r>
      <w:r w:rsidR="00C1791E">
        <w:instrText xml:space="preserve"> ADDIN EN.CITE &lt;EndNote&gt;&lt;Cite&gt;&lt;Author&gt;Beringer&lt;/Author&gt;&lt;Year&gt;2016&lt;/Year&gt;&lt;RecNum&gt;144&lt;/RecNum&gt;&lt;DisplayText&gt;[30]&lt;/DisplayText&gt;&lt;record&gt;&lt;rec-number&gt;144&lt;/rec-number&gt;&lt;foreign-keys&gt;&lt;key app="EN" db-id="05efazase5ar9geaxf6xdxdipsrz50ddwpzv" timestamp="1616780209"&gt;144&lt;/key&gt;&lt;/foreign-keys&gt;&lt;ref-type name="Journal Article"&gt;17&lt;/ref-type&gt;&lt;contributors&gt;&lt;authors&gt;&lt;author&gt;Beringer, A.&lt;/author&gt;&lt;author&gt;Noack, M.&lt;/author&gt;&lt;author&gt;Miossec, P.&lt;/author&gt;&lt;/authors&gt;&lt;/contributors&gt;&lt;auth-address&gt;Department of Immunology and Rheumatology, Immunogenomics and Inflammation Research Unit EA 4130, University of Lyon, Lyon, France.&amp;#xD;Department of Immunology and Rheumatology, Immunogenomics and Inflammation Research Unit EA 4130, University of Lyon, Lyon, France. Electronic address: pierre.miossec@univ-lyon1.fr.&lt;/auth-address&gt;&lt;titles&gt;&lt;title&gt;IL-17 in Chronic Inflammation: From Discovery to Targeting&lt;/title&gt;&lt;secondary-title&gt;Trends Mol Med&lt;/secondary-title&gt;&lt;/titles&gt;&lt;periodical&gt;&lt;full-title&gt;Trends Mol Med&lt;/full-title&gt;&lt;/periodical&gt;&lt;pages&gt;230-241&lt;/pages&gt;&lt;volume&gt;22&lt;/volume&gt;&lt;number&gt;3&lt;/number&gt;&lt;edition&gt;2016/02/04&lt;/edition&gt;&lt;keywords&gt;&lt;keyword&gt;Animals&lt;/keyword&gt;&lt;keyword&gt;Autoimmune Diseases/drug therapy/*immunology&lt;/keyword&gt;&lt;keyword&gt;Chronic Disease&lt;/keyword&gt;&lt;keyword&gt;*Drug Discovery/methods&lt;/keyword&gt;&lt;keyword&gt;Humans&lt;/keyword&gt;&lt;keyword&gt;Inflammation/drug therapy/*immunology&lt;/keyword&gt;&lt;keyword&gt;Interleukin-17/*immunology&lt;/keyword&gt;&lt;keyword&gt;Molecular Targeted Therapy/methods&lt;/keyword&gt;&lt;keyword&gt;Receptors, Interleukin-17/immunology&lt;/keyword&gt;&lt;keyword&gt;IL-17 receptor&lt;/keyword&gt;&lt;keyword&gt;autoimmunity&lt;/keyword&gt;&lt;keyword&gt;biological therapy&lt;/keyword&gt;&lt;keyword&gt;inflammation&lt;/keyword&gt;&lt;keyword&gt;interleukin-17&lt;/keyword&gt;&lt;/keywords&gt;&lt;dates&gt;&lt;year&gt;2016&lt;/year&gt;&lt;pub-dates&gt;&lt;date&gt;Mar&lt;/date&gt;&lt;/pub-dates&gt;&lt;/dates&gt;&lt;isbn&gt;1471-499X (Electronic)&amp;#xD;1471-4914 (Linking)&lt;/isbn&gt;&lt;accession-num&gt;26837266&lt;/accession-num&gt;&lt;urls&gt;&lt;related-urls&gt;&lt;url&gt;https://www.ncbi.nlm.nih.gov/pubmed/26837266&lt;/url&gt;&lt;/related-urls&gt;&lt;/urls&gt;&lt;electronic-resource-num&gt;10.1016/j.molmed.2016.01.001&lt;/electronic-resource-num&gt;&lt;/record&gt;&lt;/Cite&gt;&lt;/EndNote&gt;</w:instrText>
      </w:r>
      <w:r w:rsidRPr="00673700">
        <w:fldChar w:fldCharType="separate"/>
      </w:r>
      <w:r w:rsidR="00C1791E">
        <w:rPr>
          <w:noProof/>
        </w:rPr>
        <w:t>[30]</w:t>
      </w:r>
      <w:r w:rsidRPr="00673700">
        <w:fldChar w:fldCharType="end"/>
      </w:r>
      <w:r w:rsidRPr="00673700">
        <w:t xml:space="preserve">. IL-17A has previously been linked with CREMα-mediated epigenetic regulation in SLE </w:t>
      </w:r>
      <w:r w:rsidRPr="00673700">
        <w:fldChar w:fldCharType="begin">
          <w:fldData xml:space="preserve">PEVuZE5vdGU+PENpdGU+PEF1dGhvcj5SYXVlbjwvQXV0aG9yPjxZZWFyPjIwMTE8L1llYXI+PFJl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</w:fldData>
        </w:fldChar>
      </w:r>
      <w:r w:rsidR="00C1791E">
        <w:instrText xml:space="preserve"> ADDIN EN.CITE </w:instrText>
      </w:r>
      <w:r w:rsidR="00C1791E">
        <w:fldChar w:fldCharType="begin">
          <w:fldData xml:space="preserve">PEVuZE5vdGU+PENpdGU+PEF1dGhvcj5SYXVlbjwvQXV0aG9yPjxZZWFyPjIwMTE8L1llYXI+PFJl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</w:fldData>
        </w:fldChar>
      </w:r>
      <w:r w:rsidR="00C1791E">
        <w:instrText xml:space="preserve"> ADDIN EN.CITE.DATA </w:instrText>
      </w:r>
      <w:r w:rsidR="00C1791E">
        <w:fldChar w:fldCharType="end"/>
      </w:r>
      <w:r w:rsidRPr="00673700">
        <w:fldChar w:fldCharType="separate"/>
      </w:r>
      <w:r w:rsidR="00C1791E">
        <w:rPr>
          <w:noProof/>
        </w:rPr>
        <w:t>[31]</w:t>
      </w:r>
      <w:r w:rsidRPr="00673700">
        <w:fldChar w:fldCharType="end"/>
      </w:r>
      <w:r w:rsidRPr="00673700">
        <w:t xml:space="preserve">. Consistent with previous reports from our group, serum levels of IL-17A/F were elevated, while IL-17F levels were reduced in jSLE serum samples when compared to healthy controls </w:t>
      </w:r>
      <w:r w:rsidRPr="00673700">
        <w:fldChar w:fldCharType="begin">
          <w:fldData xml:space="preserve">PEVuZE5vdGU+PENpdGU+PEF1dGhvcj5CYWxsYW50aW5lPC9BdXRob3I+PFllYXI+MjAxNDwvWWVh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=
</w:fldData>
        </w:fldChar>
      </w:r>
      <w:r w:rsidR="00C1791E">
        <w:instrText xml:space="preserve"> ADDIN EN.CITE </w:instrText>
      </w:r>
      <w:r w:rsidR="00C1791E">
        <w:fldChar w:fldCharType="begin">
          <w:fldData xml:space="preserve">PEVuZE5vdGU+PENpdGU+PEF1dGhvcj5CYWxsYW50aW5lPC9BdXRob3I+PFllYXI+MjAxNDwvWWVh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=
</w:fldData>
        </w:fldChar>
      </w:r>
      <w:r w:rsidR="00C1791E">
        <w:instrText xml:space="preserve"> ADDIN EN.CITE.DATA </w:instrText>
      </w:r>
      <w:r w:rsidR="00C1791E">
        <w:fldChar w:fldCharType="end"/>
      </w:r>
      <w:r w:rsidRPr="00673700">
        <w:fldChar w:fldCharType="separate"/>
      </w:r>
      <w:r w:rsidR="00C1791E">
        <w:rPr>
          <w:noProof/>
        </w:rPr>
        <w:t>[31-33]</w:t>
      </w:r>
      <w:r w:rsidRPr="00673700">
        <w:fldChar w:fldCharType="end"/>
      </w:r>
      <w:r w:rsidRPr="00673700">
        <w:t>. Somewhat surprising, median levels of IL-17A homodimer measured in this study were slightly lower in jSLE patients, although a very broad range of values were observed in the disease groups whereas the distribution in healthy controls was more uniform.</w:t>
      </w:r>
      <w:r w:rsidR="006E6483">
        <w:t xml:space="preserve"> Serum concentrations of all IL-17 isoforms measured in this study are presented in supplementary figure 1.</w:t>
      </w:r>
      <w:r w:rsidRPr="00673700">
        <w:t xml:space="preserve"> This high degree of interpatient variability (also seen in the JIA group) may be due to pathophysiological differences between individual patients. Indeed, we and others reported on more “autoinflammatory” phenotypes in jSLE cohorts when compared to adult-onset SLE patients </w:t>
      </w:r>
      <w:r w:rsidRPr="00673700">
        <w:fldChar w:fldCharType="begin">
          <w:fldData xml:space="preserve">PEVuZE5vdGU+PENpdGU+PEF1dGhvcj5MbzwvQXV0aG9yPjxZZWFyPjIwMTY8L1llYXI+PFJlY051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</w:fldData>
        </w:fldChar>
      </w:r>
      <w:r w:rsidR="00C1791E">
        <w:instrText xml:space="preserve"> ADDIN EN.CITE </w:instrText>
      </w:r>
      <w:r w:rsidR="00C1791E">
        <w:fldChar w:fldCharType="begin">
          <w:fldData xml:space="preserve">PEVuZE5vdGU+PENpdGU+PEF1dGhvcj5MbzwvQXV0aG9yPjxZZWFyPjIwMTY8L1llYXI+PFJlY051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</w:fldData>
        </w:fldChar>
      </w:r>
      <w:r w:rsidR="00C1791E">
        <w:instrText xml:space="preserve"> ADDIN EN.CITE.DATA </w:instrText>
      </w:r>
      <w:r w:rsidR="00C1791E">
        <w:fldChar w:fldCharType="end"/>
      </w:r>
      <w:r w:rsidRPr="00673700">
        <w:fldChar w:fldCharType="separate"/>
      </w:r>
      <w:r w:rsidR="00C1791E">
        <w:rPr>
          <w:noProof/>
        </w:rPr>
        <w:t>[34-36]</w:t>
      </w:r>
      <w:r w:rsidRPr="00673700">
        <w:fldChar w:fldCharType="end"/>
      </w:r>
      <w:r w:rsidRPr="00673700">
        <w:t>. A majority of jSLE patients with genetic forms of SLE or SLE-like disease carry mutations in genes associated with type I interferon responses and not T or B lymphocyte activation. Thus, at least in early disease stages, effector T cell responses and cytokine expression patterns may play a secondary role.</w:t>
      </w:r>
    </w:p>
    <w:p w14:paraId="444197B6" w14:textId="385547BD" w:rsidR="00673700" w:rsidRPr="00673700" w:rsidRDefault="00673700" w:rsidP="00673700">
      <w:r w:rsidRPr="00673700">
        <w:t xml:space="preserve">Although, unintuitively, IL-17F was reduced in jSLE serum samples when compared with healthy controls, the A/F heterodimer abundance was increased. While IL-17F is typically expressed in higher levels, the A isoform is considered to be of higher inflammatory potency and therefore more involved in autoimmune/inflammatory disease </w:t>
      </w:r>
      <w:r w:rsidRPr="00673700">
        <w:fldChar w:fldCharType="begin">
          <w:fldData xml:space="preserve">PEVuZE5vdGU+PENpdGU+PEF1dGhvcj5Jd2FrdXJhPC9BdXRob3I+PFllYXI+MjAxMTwvWWVhcj48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</w:fldData>
        </w:fldChar>
      </w:r>
      <w:r w:rsidR="00C1791E">
        <w:instrText xml:space="preserve"> ADDIN EN.CITE </w:instrText>
      </w:r>
      <w:r w:rsidR="00C1791E">
        <w:fldChar w:fldCharType="begin">
          <w:fldData xml:space="preserve">PEVuZE5vdGU+PENpdGU+PEF1dGhvcj5Jd2FrdXJhPC9BdXRob3I+PFllYXI+MjAxMTwvWWVhcj48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</w:fldData>
        </w:fldChar>
      </w:r>
      <w:r w:rsidR="00C1791E">
        <w:instrText xml:space="preserve"> ADDIN EN.CITE.DATA </w:instrText>
      </w:r>
      <w:r w:rsidR="00C1791E">
        <w:fldChar w:fldCharType="end"/>
      </w:r>
      <w:r w:rsidRPr="00673700">
        <w:fldChar w:fldCharType="separate"/>
      </w:r>
      <w:r w:rsidR="00C1791E">
        <w:rPr>
          <w:noProof/>
        </w:rPr>
        <w:t>[37]</w:t>
      </w:r>
      <w:r w:rsidRPr="00673700">
        <w:fldChar w:fldCharType="end"/>
      </w:r>
      <w:r w:rsidRPr="00673700">
        <w:t xml:space="preserve">. As mentioned above, in SLE, T cellular production of IL-17F is reduced </w:t>
      </w:r>
      <w:r w:rsidRPr="00673700">
        <w:fldChar w:fldCharType="begin">
          <w:fldData xml:space="preserve">PEVuZE5vdGU+PENpdGU+PEF1dGhvcj5IZWRyaWNoPC9BdXRob3I+PFllYXI+MjAxMjwvWWVhcj48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</w:fldData>
        </w:fldChar>
      </w:r>
      <w:r w:rsidR="00C1791E">
        <w:instrText xml:space="preserve"> ADDIN EN.CITE </w:instrText>
      </w:r>
      <w:r w:rsidR="00C1791E">
        <w:fldChar w:fldCharType="begin">
          <w:fldData xml:space="preserve">PEVuZE5vdGU+PENpdGU+PEF1dGhvcj5IZWRyaWNoPC9BdXRob3I+PFllYXI+MjAxMjwvWWVhcj48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</w:fldData>
        </w:fldChar>
      </w:r>
      <w:r w:rsidR="00C1791E">
        <w:instrText xml:space="preserve"> ADDIN EN.CITE.DATA </w:instrText>
      </w:r>
      <w:r w:rsidR="00C1791E">
        <w:fldChar w:fldCharType="end"/>
      </w:r>
      <w:r w:rsidRPr="00673700">
        <w:fldChar w:fldCharType="separate"/>
      </w:r>
      <w:r w:rsidR="00C1791E">
        <w:rPr>
          <w:noProof/>
        </w:rPr>
        <w:t>[33]</w:t>
      </w:r>
      <w:r w:rsidRPr="00673700">
        <w:fldChar w:fldCharType="end"/>
      </w:r>
      <w:r w:rsidRPr="00673700">
        <w:t xml:space="preserve">, thereby tilting the A/F ratio towards a more proinflammatory phenotype with potential pathogenic consequences. Another member of the IL17-family, IL-17E, was reduced in the serum of jSLE patients as compared to healthy controls. Notably, IL-17E (also known as IL-25) has anti-inflammatory effects by acting as a receptor antagonist to IL-17A function </w:t>
      </w:r>
      <w:r w:rsidRPr="00673700">
        <w:fldChar w:fldCharType="begin"/>
      </w:r>
      <w:r w:rsidR="00C1791E">
        <w:instrText xml:space="preserve"> ADDIN EN.CITE &lt;EndNote&gt;&lt;Cite&gt;&lt;Author&gt;Lavocat&lt;/Author&gt;&lt;Year&gt;2017&lt;/Year&gt;&lt;RecNum&gt;146&lt;/RecNum&gt;&lt;DisplayText&gt;[38]&lt;/DisplayText&gt;&lt;record&gt;&lt;rec-number&gt;146&lt;/rec-number&gt;&lt;foreign-keys&gt;&lt;key app="EN" db-id="05efazase5ar9geaxf6xdxdipsrz50ddwpzv" timestamp="1616781990"&gt;146&lt;/key&gt;&lt;/foreign-keys&gt;&lt;ref-type name="Journal Article"&gt;17&lt;/ref-type&gt;&lt;contributors&gt;&lt;authors&gt;&lt;author&gt;Lavocat, F.&lt;/author&gt;&lt;author&gt;Ndongo-Thiam, N.&lt;/author&gt;&lt;author&gt;Miossec, P.&lt;/author&gt;&lt;/authors&gt;&lt;/contributors&gt;&lt;auth-address&gt;Department of Immunology and Rheumatology, Immunogenomics and Inflammation Research Unit EA 4130, University of Lyon, Edouard Herriot Hospital, Lyon, France.&lt;/auth-address&gt;&lt;titles&gt;&lt;title&gt;Interleukin-25 Produced by Synoviocytes Has Anti-inflammatory Effects by Acting As a Receptor Antagonist for Interleukin-17A Function&lt;/title&gt;&lt;secondary-title&gt;Front Immunol&lt;/secondary-title&gt;&lt;/titles&gt;&lt;periodical&gt;&lt;full-title&gt;Front Immunol&lt;/full-title&gt;&lt;/periodical&gt;&lt;pages&gt;647&lt;/pages&gt;&lt;volume&gt;8&lt;/volume&gt;&lt;edition&gt;2017/06/18&lt;/edition&gt;&lt;keywords&gt;&lt;keyword&gt;interleukin-17 receptors&lt;/keyword&gt;&lt;keyword&gt;interleukin-17A&lt;/keyword&gt;&lt;keyword&gt;interleukin-25&lt;/keyword&gt;&lt;keyword&gt;rheumatoid arthritis&lt;/keyword&gt;&lt;keyword&gt;synoviocytes&lt;/keyword&gt;&lt;/keywords&gt;&lt;dates&gt;&lt;year&gt;2017&lt;/year&gt;&lt;/dates&gt;&lt;isbn&gt;1664-3224 (Print)&amp;#xD;1664-3224 (Linking)&lt;/isbn&gt;&lt;accession-num&gt;28620392&lt;/accession-num&gt;&lt;urls&gt;&lt;related-urls&gt;&lt;url&gt;https://www.ncbi.nlm.nih.gov/pubmed/28620392&lt;/url&gt;&lt;/related-urls&gt;&lt;/urls&gt;&lt;custom2&gt;PMC5449741&lt;/custom2&gt;&lt;electronic-resource-num&gt;10.3389/fimmu.2017.00647&lt;/electronic-resource-num&gt;&lt;/record&gt;&lt;/Cite&gt;&lt;/EndNote&gt;</w:instrText>
      </w:r>
      <w:r w:rsidRPr="00673700">
        <w:fldChar w:fldCharType="separate"/>
      </w:r>
      <w:r w:rsidR="00C1791E">
        <w:rPr>
          <w:noProof/>
        </w:rPr>
        <w:t>[38]</w:t>
      </w:r>
      <w:r w:rsidRPr="00673700">
        <w:fldChar w:fldCharType="end"/>
      </w:r>
      <w:r w:rsidRPr="00673700">
        <w:t xml:space="preserve">. </w:t>
      </w:r>
      <w:r w:rsidR="006E6483">
        <w:t xml:space="preserve">Furthermore, we found that IL-17B, C and D were on average reduced in jSLE serum compared with </w:t>
      </w:r>
      <w:r w:rsidR="006E6483">
        <w:lastRenderedPageBreak/>
        <w:t xml:space="preserve">healthy controls, although the jSLE group also contained the individual patients with the highest levels. </w:t>
      </w:r>
      <w:r w:rsidRPr="00673700">
        <w:t xml:space="preserve">These observations are of key relevance and somewhat expected, as several drugs targeting IL-17A (secukinumab, ixekizumab and bimekizumab) or IL-17 receptor A (brodalumab) have been developed for treatment of autoimmune disease. While none of them are currently approved for the use in SLE, their use is subject to discussion </w:t>
      </w:r>
      <w:r w:rsidRPr="00673700">
        <w:fldChar w:fldCharType="begin">
          <w:fldData xml:space="preserve">PEVuZE5vdGU+PENpdGU+PEF1dGhvcj5MaTwvQXV0aG9yPjxZZWFyPjIwMTU8L1llYXI+PFJlY051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</w:fldData>
        </w:fldChar>
      </w:r>
      <w:r w:rsidR="00C1791E">
        <w:instrText xml:space="preserve"> ADDIN EN.CITE </w:instrText>
      </w:r>
      <w:r w:rsidR="00C1791E">
        <w:fldChar w:fldCharType="begin">
          <w:fldData xml:space="preserve">PEVuZE5vdGU+PENpdGU+PEF1dGhvcj5MaTwvQXV0aG9yPjxZZWFyPjIwMTU8L1llYXI+PFJlY051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</w:fldData>
        </w:fldChar>
      </w:r>
      <w:r w:rsidR="00C1791E">
        <w:instrText xml:space="preserve"> ADDIN EN.CITE.DATA </w:instrText>
      </w:r>
      <w:r w:rsidR="00C1791E">
        <w:fldChar w:fldCharType="end"/>
      </w:r>
      <w:r w:rsidRPr="00673700">
        <w:fldChar w:fldCharType="separate"/>
      </w:r>
      <w:r w:rsidR="00C1791E">
        <w:rPr>
          <w:noProof/>
        </w:rPr>
        <w:t>[39]</w:t>
      </w:r>
      <w:r w:rsidRPr="00673700">
        <w:fldChar w:fldCharType="end"/>
      </w:r>
      <w:r w:rsidRPr="00673700">
        <w:t xml:space="preserve"> and supported by a clinical report of a patient with refractory lupus nephritis complicated by psoriasis vulgaris, who was successfully treated with secukinumab </w:t>
      </w:r>
      <w:r w:rsidRPr="00673700">
        <w:fldChar w:fldCharType="begin"/>
      </w:r>
      <w:r w:rsidR="00C1791E">
        <w:instrText xml:space="preserve"> ADDIN EN.CITE &lt;EndNote&gt;&lt;Cite&gt;&lt;Author&gt;Satoh&lt;/Author&gt;&lt;Year&gt;2018&lt;/Year&gt;&lt;RecNum&gt;147&lt;/RecNum&gt;&lt;DisplayText&gt;[40]&lt;/DisplayText&gt;&lt;record&gt;&lt;rec-number&gt;147&lt;/rec-number&gt;&lt;foreign-keys&gt;&lt;key app="EN" db-id="05efazase5ar9geaxf6xdxdipsrz50ddwpzv" timestamp="1616783108"&gt;147&lt;/key&gt;&lt;/foreign-keys&gt;&lt;ref-type name="Journal Article"&gt;17&lt;/ref-type&gt;&lt;contributors&gt;&lt;authors&gt;&lt;author&gt;Satoh, Y.&lt;/author&gt;&lt;author&gt;Nakano, K.&lt;/author&gt;&lt;author&gt;Yoshinari, H.&lt;/author&gt;&lt;author&gt;Nakayamada, S.&lt;/author&gt;&lt;author&gt;Iwata, S.&lt;/author&gt;&lt;author&gt;Kubo, S.&lt;/author&gt;&lt;author&gt;Miyagawa, I.&lt;/author&gt;&lt;author&gt;Yoshikawa, M.&lt;/author&gt;&lt;author&gt;Miyazaki, Y.&lt;/author&gt;&lt;author&gt;Saito, K.&lt;/author&gt;&lt;author&gt;Tanaka, Y.&lt;/author&gt;&lt;/authors&gt;&lt;/contributors&gt;&lt;auth-address&gt;The First Department of Internal Medicine, School of Medicine, University of Occupational and Environmental Health, Japan.&lt;/auth-address&gt;&lt;titles&gt;&lt;title&gt;A case of refractory lupus nephritis complicated by psoriasis vulgaris that was controlled with secukinumab&lt;/title&gt;&lt;secondary-title&gt;Lupus&lt;/secondary-title&gt;&lt;/titles&gt;&lt;periodical&gt;&lt;full-title&gt;Lupus&lt;/full-title&gt;&lt;/periodical&gt;&lt;pages&gt;1202-1206&lt;/pages&gt;&lt;volume&gt;27&lt;/volume&gt;&lt;number&gt;7&lt;/number&gt;&lt;edition&gt;2018/03/11&lt;/edition&gt;&lt;keywords&gt;&lt;keyword&gt;Antibodies, Monoclonal/*therapeutic use&lt;/keyword&gt;&lt;keyword&gt;Antibodies, Monoclonal, Humanized&lt;/keyword&gt;&lt;keyword&gt;Female&lt;/keyword&gt;&lt;keyword&gt;Humans&lt;/keyword&gt;&lt;keyword&gt;Interleukin-17/*antagonists &amp;amp; inhibitors/blood&lt;/keyword&gt;&lt;keyword&gt;Lupus Nephritis/*complications&lt;/keyword&gt;&lt;keyword&gt;Middle Aged&lt;/keyword&gt;&lt;keyword&gt;Psoriasis/*drug therapy&lt;/keyword&gt;&lt;keyword&gt;Sle&lt;/keyword&gt;&lt;keyword&gt;anti-IL-17 antibody&lt;/keyword&gt;&lt;keyword&gt;lupus nephritis&lt;/keyword&gt;&lt;keyword&gt;psoriasis vulgaris&lt;/keyword&gt;&lt;keyword&gt;secukinumab&lt;/keyword&gt;&lt;/keywords&gt;&lt;dates&gt;&lt;year&gt;2018&lt;/year&gt;&lt;pub-dates&gt;&lt;date&gt;Jun&lt;/date&gt;&lt;/pub-dates&gt;&lt;/dates&gt;&lt;isbn&gt;1477-0962 (Electronic)&amp;#xD;0961-2033 (Linking)&lt;/isbn&gt;&lt;accession-num&gt;29523055&lt;/accession-num&gt;&lt;urls&gt;&lt;related-urls&gt;&lt;url&gt;https://www.ncbi.nlm.nih.gov/pubmed/29523055&lt;/url&gt;&lt;/related-urls&gt;&lt;/urls&gt;&lt;electronic-resource-num&gt;10.1177/0961203318762598&lt;/electronic-resource-num&gt;&lt;/record&gt;&lt;/Cite&gt;&lt;/EndNote&gt;</w:instrText>
      </w:r>
      <w:r w:rsidRPr="00673700">
        <w:fldChar w:fldCharType="separate"/>
      </w:r>
      <w:r w:rsidR="00C1791E">
        <w:rPr>
          <w:noProof/>
        </w:rPr>
        <w:t>[40]</w:t>
      </w:r>
      <w:r w:rsidRPr="00673700">
        <w:fldChar w:fldCharType="end"/>
      </w:r>
      <w:r w:rsidRPr="00673700">
        <w:t>.</w:t>
      </w:r>
    </w:p>
    <w:p w14:paraId="236601ED" w14:textId="79F3DCE7" w:rsidR="00673700" w:rsidRPr="00673700" w:rsidRDefault="00673700" w:rsidP="00673700">
      <w:r w:rsidRPr="00673700">
        <w:t xml:space="preserve">In previous studies, we showed elevated secretion of IL-6 from PBMCs isolated from jSLE patients </w:t>
      </w:r>
      <w:r w:rsidRPr="00673700">
        <w:fldChar w:fldCharType="begin">
          <w:fldData xml:space="preserve">PEVuZE5vdGU+PENpdGU+PEF1dGhvcj5CYWxsYW50aW5lPC9BdXRob3I+PFllYXI+MjAxNDwvWWVh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</w:fldData>
        </w:fldChar>
      </w:r>
      <w:r w:rsidR="00C1791E">
        <w:instrText xml:space="preserve"> ADDIN EN.CITE </w:instrText>
      </w:r>
      <w:r w:rsidR="00C1791E">
        <w:fldChar w:fldCharType="begin">
          <w:fldData xml:space="preserve">PEVuZE5vdGU+PENpdGU+PEF1dGhvcj5CYWxsYW50aW5lPC9BdXRob3I+PFllYXI+MjAxNDwvWWVh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</w:fldData>
        </w:fldChar>
      </w:r>
      <w:r w:rsidR="00C1791E">
        <w:instrText xml:space="preserve"> ADDIN EN.CITE.DATA </w:instrText>
      </w:r>
      <w:r w:rsidR="00C1791E">
        <w:fldChar w:fldCharType="end"/>
      </w:r>
      <w:r w:rsidRPr="00673700">
        <w:fldChar w:fldCharType="separate"/>
      </w:r>
      <w:r w:rsidR="00C1791E">
        <w:rPr>
          <w:noProof/>
        </w:rPr>
        <w:t>[32]</w:t>
      </w:r>
      <w:r w:rsidRPr="00673700">
        <w:fldChar w:fldCharType="end"/>
      </w:r>
      <w:r w:rsidRPr="00673700">
        <w:t xml:space="preserve">, which was elevated in serum samples from jSLE patients tested here. Furthermore, immune regulatory IL-10 was increased in sera from jSLE patients, which is consistent with previous work showing elevated levels jSLE plasma </w:t>
      </w:r>
      <w:r w:rsidRPr="00673700">
        <w:fldChar w:fldCharType="begin">
          <w:fldData xml:space="preserve">PEVuZE5vdGU+PENpdGU+PEF1dGhvcj5DYXZhbGNhbnRpPC9BdXRob3I+PFllYXI+MjAxNzwvWWVh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</w:fldData>
        </w:fldChar>
      </w:r>
      <w:r w:rsidR="00C1791E">
        <w:instrText xml:space="preserve"> ADDIN EN.CITE </w:instrText>
      </w:r>
      <w:r w:rsidR="00C1791E">
        <w:fldChar w:fldCharType="begin">
          <w:fldData xml:space="preserve">PEVuZE5vdGU+PENpdGU+PEF1dGhvcj5DYXZhbGNhbnRpPC9BdXRob3I+PFllYXI+MjAxNzwvWWVh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</w:fldData>
        </w:fldChar>
      </w:r>
      <w:r w:rsidR="00C1791E">
        <w:instrText xml:space="preserve"> ADDIN EN.CITE.DATA </w:instrText>
      </w:r>
      <w:r w:rsidR="00C1791E">
        <w:fldChar w:fldCharType="end"/>
      </w:r>
      <w:r w:rsidRPr="00673700">
        <w:fldChar w:fldCharType="separate"/>
      </w:r>
      <w:r w:rsidR="00C1791E">
        <w:rPr>
          <w:noProof/>
        </w:rPr>
        <w:t>[41]</w:t>
      </w:r>
      <w:r w:rsidRPr="00673700">
        <w:fldChar w:fldCharType="end"/>
      </w:r>
      <w:r w:rsidRPr="00673700">
        <w:t xml:space="preserve"> and serum </w:t>
      </w:r>
      <w:r w:rsidRPr="00673700">
        <w:fldChar w:fldCharType="begin"/>
      </w:r>
      <w:r w:rsidR="00C1791E">
        <w:instrText xml:space="preserve"> ADDIN EN.CITE &lt;EndNote&gt;&lt;Cite&gt;&lt;Author&gt;Postal&lt;/Author&gt;&lt;Year&gt;2013&lt;/Year&gt;&lt;RecNum&gt;97&lt;/RecNum&gt;&lt;DisplayText&gt;[42]&lt;/DisplayText&gt;&lt;record&gt;&lt;rec-number&gt;97&lt;/rec-number&gt;&lt;foreign-keys&gt;&lt;key app="EN" db-id="05efazase5ar9geaxf6xdxdipsrz50ddwpzv" timestamp="1605358140"&gt;97&lt;/key&gt;&lt;/foreign-keys&gt;&lt;ref-type name="Journal Article"&gt;17&lt;/ref-type&gt;&lt;contributors&gt;&lt;authors&gt;&lt;author&gt;Postal, M.&lt;/author&gt;&lt;author&gt;Pelicari, K. O.&lt;/author&gt;&lt;author&gt;Sinicato, N. A.&lt;/author&gt;&lt;author&gt;Marini, R.&lt;/author&gt;&lt;author&gt;Costallat, L. T.&lt;/author&gt;&lt;author&gt;Appenzeller, S.&lt;/author&gt;&lt;/authors&gt;&lt;/contributors&gt;&lt;auth-address&gt;Department of Medicine, Rheumatology Unit, Faculty of Medical Science, State University of Campinas, Brazil.&lt;/auth-address&gt;&lt;titles&gt;&lt;title&gt;Th1/Th2 cytokine profile in childhood-onset systemic lupus erythematosus&lt;/title&gt;&lt;secondary-title&gt;Cytokine&lt;/secondary-title&gt;&lt;/titles&gt;&lt;periodical&gt;&lt;full-title&gt;Cytokine&lt;/full-title&gt;&lt;/periodical&gt;&lt;pages&gt;785-91&lt;/pages&gt;&lt;volume&gt;61&lt;/volume&gt;&lt;number&gt;3&lt;/number&gt;&lt;edition&gt;2013/01/22&lt;/edition&gt;&lt;keywords&gt;&lt;keyword&gt;Adolescent&lt;/keyword&gt;&lt;keyword&gt;Adult&lt;/keyword&gt;&lt;keyword&gt;Age of Onset&lt;/keyword&gt;&lt;keyword&gt;Brazil/epidemiology&lt;/keyword&gt;&lt;keyword&gt;Case-Control Studies&lt;/keyword&gt;&lt;keyword&gt;Child&lt;/keyword&gt;&lt;keyword&gt;Cytokines/*blood&lt;/keyword&gt;&lt;keyword&gt;Demography&lt;/keyword&gt;&lt;keyword&gt;Female&lt;/keyword&gt;&lt;keyword&gt;Humans&lt;/keyword&gt;&lt;keyword&gt;Immunoassay&lt;/keyword&gt;&lt;keyword&gt;Lupus Erythematosus, Systemic/*blood/*epidemiology/immunology/therapy&lt;/keyword&gt;&lt;keyword&gt;Male&lt;/keyword&gt;&lt;keyword&gt;Th1 Cells/*metabolism&lt;/keyword&gt;&lt;keyword&gt;Th2 Cells/*metabolism&lt;/keyword&gt;&lt;keyword&gt;Young Adult&lt;/keyword&gt;&lt;/keywords&gt;&lt;dates&gt;&lt;year&gt;2013&lt;/year&gt;&lt;pub-dates&gt;&lt;date&gt;Mar&lt;/date&gt;&lt;/pub-dates&gt;&lt;/dates&gt;&lt;isbn&gt;1096-0023 (Electronic)&amp;#xD;1043-4666 (Linking)&lt;/isbn&gt;&lt;accession-num&gt;23332615&lt;/accession-num&gt;&lt;urls&gt;&lt;related-urls&gt;&lt;url&gt;https://www.ncbi.nlm.nih.gov/pubmed/23332615&lt;/url&gt;&lt;/related-urls&gt;&lt;/urls&gt;&lt;electronic-resource-num&gt;10.1016/j.cyto.2012.11.023&lt;/electronic-resource-num&gt;&lt;/record&gt;&lt;/Cite&gt;&lt;/EndNote&gt;</w:instrText>
      </w:r>
      <w:r w:rsidRPr="00673700">
        <w:fldChar w:fldCharType="separate"/>
      </w:r>
      <w:r w:rsidR="00C1791E">
        <w:rPr>
          <w:noProof/>
        </w:rPr>
        <w:t>[42]</w:t>
      </w:r>
      <w:r w:rsidRPr="00673700">
        <w:fldChar w:fldCharType="end"/>
      </w:r>
      <w:r w:rsidRPr="00673700">
        <w:t xml:space="preserve">. Notably, elevated IL-10 levels correlate with disease activity in adult SLE patients </w:t>
      </w:r>
      <w:r w:rsidRPr="00673700">
        <w:fldChar w:fldCharType="begin">
          <w:fldData xml:space="preserve">PEVuZE5vdGU+PENpdGU+PEF1dGhvcj5DaHVuPC9BdXRob3I+PFllYXI+MjAwNzwvWWVhcj48UmVj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</w:fldData>
        </w:fldChar>
      </w:r>
      <w:r w:rsidR="00C1791E">
        <w:instrText xml:space="preserve"> ADDIN EN.CITE </w:instrText>
      </w:r>
      <w:r w:rsidR="00C1791E">
        <w:fldChar w:fldCharType="begin">
          <w:fldData xml:space="preserve">PEVuZE5vdGU+PENpdGU+PEF1dGhvcj5DaHVuPC9BdXRob3I+PFllYXI+MjAwNzwvWWVhcj48UmVj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</w:fldData>
        </w:fldChar>
      </w:r>
      <w:r w:rsidR="00C1791E">
        <w:instrText xml:space="preserve"> ADDIN EN.CITE.DATA </w:instrText>
      </w:r>
      <w:r w:rsidR="00C1791E">
        <w:fldChar w:fldCharType="end"/>
      </w:r>
      <w:r w:rsidRPr="00673700">
        <w:fldChar w:fldCharType="separate"/>
      </w:r>
      <w:r w:rsidR="00C1791E">
        <w:rPr>
          <w:noProof/>
        </w:rPr>
        <w:t>[43-50]</w:t>
      </w:r>
      <w:r w:rsidRPr="00673700">
        <w:fldChar w:fldCharType="end"/>
      </w:r>
      <w:r w:rsidRPr="00673700">
        <w:t xml:space="preserve">, and IL-10 expression in SLE T-cells correlate with disease activity </w:t>
      </w:r>
      <w:r w:rsidRPr="00673700">
        <w:fldChar w:fldCharType="begin">
          <w:fldData xml:space="preserve">PEVuZE5vdGU+PENpdGU+PEF1dGhvcj5IZWRyaWNoPC9BdXRob3I+PFllYXI+MjAxNDwvWWVhcj48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</w:fldData>
        </w:fldChar>
      </w:r>
      <w:r w:rsidR="00C1791E">
        <w:instrText xml:space="preserve"> ADDIN EN.CITE </w:instrText>
      </w:r>
      <w:r w:rsidR="00C1791E">
        <w:fldChar w:fldCharType="begin">
          <w:fldData xml:space="preserve">PEVuZE5vdGU+PENpdGU+PEF1dGhvcj5IZWRyaWNoPC9BdXRob3I+PFllYXI+MjAxNDwvWWVhcj48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</w:fldData>
        </w:fldChar>
      </w:r>
      <w:r w:rsidR="00C1791E">
        <w:instrText xml:space="preserve"> ADDIN EN.CITE.DATA </w:instrText>
      </w:r>
      <w:r w:rsidR="00C1791E">
        <w:fldChar w:fldCharType="end"/>
      </w:r>
      <w:r w:rsidRPr="00673700">
        <w:fldChar w:fldCharType="separate"/>
      </w:r>
      <w:r w:rsidR="00C1791E">
        <w:rPr>
          <w:noProof/>
        </w:rPr>
        <w:t>[51]</w:t>
      </w:r>
      <w:r w:rsidRPr="00673700">
        <w:fldChar w:fldCharType="end"/>
      </w:r>
      <w:r w:rsidRPr="00673700">
        <w:t xml:space="preserve">. Inactivating anti-IL-10 antibodies also improved disease activity scores in otherwise treatment refractory patients </w:t>
      </w:r>
      <w:r w:rsidRPr="00673700">
        <w:fldChar w:fldCharType="begin"/>
      </w:r>
      <w:r w:rsidR="00C1791E">
        <w:instrText xml:space="preserve"> ADDIN EN.CITE &lt;EndNote&gt;&lt;Cite&gt;&lt;Author&gt;Llorente&lt;/Author&gt;&lt;Year&gt;2000&lt;/Year&gt;&lt;RecNum&gt;264&lt;/RecNum&gt;&lt;DisplayText&gt;[52]&lt;/DisplayText&gt;&lt;record&gt;&lt;rec-number&gt;264&lt;/rec-number&gt;&lt;foreign-keys&gt;&lt;key app="EN" db-id="05efazase5ar9geaxf6xdxdipsrz50ddwpzv" timestamp="1620732794"&gt;264&lt;/key&gt;&lt;/foreign-keys&gt;&lt;ref-type name="Journal Article"&gt;17&lt;/ref-type&gt;&lt;contributors&gt;&lt;authors&gt;&lt;author&gt;Llorente, L.&lt;/author&gt;&lt;author&gt;Richaud-Patin, Y.&lt;/author&gt;&lt;author&gt;Garcia-Padilla, C.&lt;/author&gt;&lt;author&gt;Claret, E.&lt;/author&gt;&lt;author&gt;Jakez-Ocampo, J.&lt;/author&gt;&lt;author&gt;Cardiel, M. H.&lt;/author&gt;&lt;author&gt;Alcocer-Varela, J.&lt;/author&gt;&lt;author&gt;Grangeot-Keros, L.&lt;/author&gt;&lt;author&gt;Alarcon-Segovia, D.&lt;/author&gt;&lt;author&gt;Wijdenes, J.&lt;/author&gt;&lt;author&gt;Galanaud, P.&lt;/author&gt;&lt;author&gt;Emilie, D.&lt;/author&gt;&lt;/authors&gt;&lt;/contributors&gt;&lt;auth-address&gt;Instituto Nacional de la Nutricion Salador Zubrinan, Mexico City, Mexico.&lt;/auth-address&gt;&lt;titles&gt;&lt;title&gt;Clinical and biologic effects of anti-interleukin-10 monoclonal antibody administration in systemic lupus erythematosus&lt;/title&gt;&lt;secondary-title&gt;Arthritis Rheum&lt;/secondary-title&gt;&lt;/titles&gt;&lt;periodical&gt;&lt;full-title&gt;Arthritis Rheum&lt;/full-title&gt;&lt;/periodical&gt;&lt;pages&gt;1790-800&lt;/pages&gt;&lt;volume&gt;43&lt;/volume&gt;&lt;number&gt;8&lt;/number&gt;&lt;edition&gt;2000/08/16&lt;/edition&gt;&lt;keywords&gt;&lt;keyword&gt;Adolescent&lt;/keyword&gt;&lt;keyword&gt;Adult&lt;/keyword&gt;&lt;keyword&gt;Antibodies, Monoclonal/administration &amp;amp; dosage/blood&lt;/keyword&gt;&lt;keyword&gt;Female&lt;/keyword&gt;&lt;keyword&gt;Follow-Up Studies&lt;/keyword&gt;&lt;keyword&gt;Humans&lt;/keyword&gt;&lt;keyword&gt;Interleukin-10/blood/*immunology&lt;/keyword&gt;&lt;keyword&gt;Lupus Erythematosus, Systemic/*drug therapy&lt;/keyword&gt;&lt;keyword&gt;Male&lt;/keyword&gt;&lt;keyword&gt;Pilot Projects&lt;/keyword&gt;&lt;/keywords&gt;&lt;dates&gt;&lt;year&gt;2000&lt;/year&gt;&lt;pub-dates&gt;&lt;date&gt;Aug&lt;/date&gt;&lt;/pub-dates&gt;&lt;/dates&gt;&lt;isbn&gt;0004-3591 (Print)&amp;#xD;0004-3591 (Linking)&lt;/isbn&gt;&lt;accession-num&gt;10943869&lt;/accession-num&gt;&lt;urls&gt;&lt;related-urls&gt;&lt;url&gt;https://www.ncbi.nlm.nih.gov/pubmed/10943869&lt;/url&gt;&lt;/related-urls&gt;&lt;/urls&gt;&lt;electronic-resource-num&gt;10.1002/1529-0131(200008)43:8&amp;lt;1790::AID-ANR15&amp;gt;3.0.CO;2-2&lt;/electronic-resource-num&gt;&lt;/record&gt;&lt;/Cite&gt;&lt;/EndNote&gt;</w:instrText>
      </w:r>
      <w:r w:rsidRPr="00673700">
        <w:fldChar w:fldCharType="separate"/>
      </w:r>
      <w:r w:rsidR="00C1791E">
        <w:rPr>
          <w:noProof/>
        </w:rPr>
        <w:t>[52]</w:t>
      </w:r>
      <w:r w:rsidRPr="00673700">
        <w:fldChar w:fldCharType="end"/>
      </w:r>
      <w:r w:rsidRPr="00673700">
        <w:t>.</w:t>
      </w:r>
    </w:p>
    <w:p w14:paraId="1B64AEA7" w14:textId="5803A415" w:rsidR="00673700" w:rsidRPr="00673700" w:rsidRDefault="00673700" w:rsidP="00673700">
      <w:r w:rsidRPr="00673700">
        <w:t xml:space="preserve">Elevated levels of type I interferons are associated with multiple autoimmune inflammatory diseases, including SLE </w:t>
      </w:r>
      <w:r w:rsidRPr="00673700">
        <w:fldChar w:fldCharType="begin">
          <w:fldData xml:space="preserve">PEVuZE5vdGU+PENpdGU+PEF1dGhvcj5Sb2Rlcm88L0F1dGhvcj48WWVhcj4yMDE3PC9ZZWFyPjxS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=
</w:fldData>
        </w:fldChar>
      </w:r>
      <w:r w:rsidR="00C1791E">
        <w:instrText xml:space="preserve"> ADDIN EN.CITE </w:instrText>
      </w:r>
      <w:r w:rsidR="00C1791E">
        <w:fldChar w:fldCharType="begin">
          <w:fldData xml:space="preserve">PEVuZE5vdGU+PENpdGU+PEF1dGhvcj5Sb2Rlcm88L0F1dGhvcj48WWVhcj4yMDE3PC9ZZWFyPjxS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=
</w:fldData>
        </w:fldChar>
      </w:r>
      <w:r w:rsidR="00C1791E">
        <w:instrText xml:space="preserve"> ADDIN EN.CITE.DATA </w:instrText>
      </w:r>
      <w:r w:rsidR="00C1791E">
        <w:fldChar w:fldCharType="end"/>
      </w:r>
      <w:r w:rsidRPr="00673700">
        <w:fldChar w:fldCharType="separate"/>
      </w:r>
      <w:r w:rsidR="00C1791E">
        <w:rPr>
          <w:noProof/>
        </w:rPr>
        <w:t>[53]</w:t>
      </w:r>
      <w:r w:rsidRPr="00673700">
        <w:fldChar w:fldCharType="end"/>
      </w:r>
      <w:r w:rsidRPr="00673700">
        <w:t xml:space="preserve">, but low basal levels of circulating proteins typically make them difficult to accurately quantify. Here we detected significantly elevated serum levels of IFN-α2a (as well as type II IFN-γ), but reduced levels of IFN-β in jSLE patients compared with healthy controls. In SLE, IFN-α appears to be the major stimulus of interferon-related gene expression as the upregulation of interferon-inducible genes from treatment of model epithelial cells with SLE plasma can be modulated by anti-IFN-α antibodies, but not by antibodies against IFN-β or IFN-γ </w:t>
      </w:r>
      <w:r w:rsidRPr="00673700">
        <w:fldChar w:fldCharType="begin">
          <w:fldData xml:space="preserve">PEVuZE5vdGU+PENpdGU+PEF1dGhvcj5IdWE8L0F1dGhvcj48WWVhcj4yMDA2PC9ZZWFyPjxSZWNO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</w:fldData>
        </w:fldChar>
      </w:r>
      <w:r w:rsidR="00C1791E">
        <w:instrText xml:space="preserve"> ADDIN EN.CITE </w:instrText>
      </w:r>
      <w:r w:rsidR="00C1791E">
        <w:fldChar w:fldCharType="begin">
          <w:fldData xml:space="preserve">PEVuZE5vdGU+PENpdGU+PEF1dGhvcj5IdWE8L0F1dGhvcj48WWVhcj4yMDA2PC9ZZWFyPjxSZWNO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</w:fldData>
        </w:fldChar>
      </w:r>
      <w:r w:rsidR="00C1791E">
        <w:instrText xml:space="preserve"> ADDIN EN.CITE.DATA </w:instrText>
      </w:r>
      <w:r w:rsidR="00C1791E">
        <w:fldChar w:fldCharType="end"/>
      </w:r>
      <w:r w:rsidRPr="00673700">
        <w:fldChar w:fldCharType="separate"/>
      </w:r>
      <w:r w:rsidR="00C1791E">
        <w:rPr>
          <w:noProof/>
        </w:rPr>
        <w:t>[54]</w:t>
      </w:r>
      <w:r w:rsidRPr="00673700">
        <w:fldChar w:fldCharType="end"/>
      </w:r>
      <w:r w:rsidRPr="00673700">
        <w:t xml:space="preserve">. While pro-angiogenic cytokine VEGF has previously been reported to be elevated in jSLE serum </w:t>
      </w:r>
      <w:r w:rsidRPr="00673700">
        <w:fldChar w:fldCharType="begin"/>
      </w:r>
      <w:r w:rsidR="00C1791E">
        <w:instrText xml:space="preserve"> ADDIN EN.CITE &lt;EndNote&gt;&lt;Cite&gt;&lt;Author&gt;Heshmat&lt;/Author&gt;&lt;Year&gt;2007&lt;/Year&gt;&lt;RecNum&gt;98&lt;/RecNum&gt;&lt;DisplayText&gt;[55]&lt;/DisplayText&gt;&lt;record&gt;&lt;rec-number&gt;98&lt;/rec-number&gt;&lt;foreign-keys&gt;&lt;key app="EN" db-id="05efazase5ar9geaxf6xdxdipsrz50ddwpzv" timestamp="1605358558"&gt;98&lt;/key&gt;&lt;/foreign-keys&gt;&lt;ref-type name="Journal Article"&gt;17&lt;/ref-type&gt;&lt;contributors&gt;&lt;authors&gt;&lt;author&gt;Heshmat, N. M.&lt;/author&gt;&lt;author&gt;El-Kerdany, T. H.&lt;/author&gt;&lt;/authors&gt;&lt;/contributors&gt;&lt;auth-address&gt;Department of Pediatrics, Faculty of Medicine, Ain Shams University, Cairo, Egypt. nahla_heshmat@hotmail.com&lt;/auth-address&gt;&lt;titles&gt;&lt;title&gt;Serum levels of vascular endothelial growth factor in children and adolescents with systemic lupus erythematosus&lt;/title&gt;&lt;secondary-title&gt;Pediatr Allergy Immunol&lt;/secondary-title&gt;&lt;/titles&gt;&lt;periodical&gt;&lt;full-title&gt;Pediatr Allergy Immunol&lt;/full-title&gt;&lt;/periodical&gt;&lt;pages&gt;346-53&lt;/pages&gt;&lt;volume&gt;18&lt;/volume&gt;&lt;number&gt;4&lt;/number&gt;&lt;edition&gt;2007/03/10&lt;/edition&gt;&lt;keywords&gt;&lt;keyword&gt;Adolescent&lt;/keyword&gt;&lt;keyword&gt;Antibodies, Antinuclear/blood&lt;/keyword&gt;&lt;keyword&gt;Antiphospholipid Syndrome/blood/etiology&lt;/keyword&gt;&lt;keyword&gt;Biomarkers/*blood&lt;/keyword&gt;&lt;keyword&gt;Blood Cell Count&lt;/keyword&gt;&lt;keyword&gt;Blood Sedimentation&lt;/keyword&gt;&lt;keyword&gt;Child&lt;/keyword&gt;&lt;keyword&gt;Complement C3/analysis&lt;/keyword&gt;&lt;keyword&gt;Creatinine/blood&lt;/keyword&gt;&lt;keyword&gt;Humans&lt;/keyword&gt;&lt;keyword&gt;Lupus Coagulation Inhibitor/blood&lt;/keyword&gt;&lt;keyword&gt;Lupus Erythematosus, Systemic/*blood/complications/physiopathology&lt;/keyword&gt;&lt;keyword&gt;Lupus Nephritis/blood&lt;/keyword&gt;&lt;keyword&gt;Proteinuria&lt;/keyword&gt;&lt;keyword&gt;Vascular Endothelial Growth Factor A/*blood&lt;/keyword&gt;&lt;keyword&gt;Vasculitis/blood/etiology&lt;/keyword&gt;&lt;/keywords&gt;&lt;dates&gt;&lt;year&gt;2007&lt;/year&gt;&lt;pub-dates&gt;&lt;date&gt;Jun&lt;/date&gt;&lt;/pub-dates&gt;&lt;/dates&gt;&lt;isbn&gt;0905-6157 (Print)&amp;#xD;0905-6157 (Linking)&lt;/isbn&gt;&lt;accession-num&gt;17346298&lt;/accession-num&gt;&lt;urls&gt;&lt;related-urls&gt;&lt;url&gt;https://www.ncbi.nlm.nih.gov/pubmed/17346298&lt;/url&gt;&lt;/related-urls&gt;&lt;/urls&gt;&lt;electronic-resource-num&gt;10.1111/j.1399-3038.2006.00510.x&lt;/electronic-resource-num&gt;&lt;/record&gt;&lt;/Cite&gt;&lt;/EndNote&gt;</w:instrText>
      </w:r>
      <w:r w:rsidRPr="00673700">
        <w:fldChar w:fldCharType="separate"/>
      </w:r>
      <w:r w:rsidR="00C1791E">
        <w:rPr>
          <w:noProof/>
        </w:rPr>
        <w:t>[55]</w:t>
      </w:r>
      <w:r w:rsidRPr="00673700">
        <w:fldChar w:fldCharType="end"/>
      </w:r>
      <w:r w:rsidRPr="00673700">
        <w:t>, this study did not deliver differential serum levels between jSLE patients and healthy controls. Why this is can only be speculated, but may be related to the specific patient characteristics in this study, e.g. a higher degree of ethnic diversity in the jSLE group. It should also be noted that the range of concentrations detected among jSLE patients was much larger compared to controls.</w:t>
      </w:r>
    </w:p>
    <w:p w14:paraId="008CF013" w14:textId="5E9E1720" w:rsidR="00673700" w:rsidRPr="00673700" w:rsidRDefault="00673700" w:rsidP="00673700">
      <w:r w:rsidRPr="00673700">
        <w:t xml:space="preserve">Lastly, among jSLE patients, IL-33 was elevated in patients with “very high” as compared to “high” or “moderate” disease severity. This is in agreement with previous studies that linked elevated IL-33 serum concentrations with jSLE </w:t>
      </w:r>
      <w:r w:rsidRPr="00673700">
        <w:fldChar w:fldCharType="begin">
          <w:fldData xml:space="preserve">PEVuZE5vdGU+PENpdGU+PEF1dGhvcj5HdW88L0F1dGhvcj48WWVhcj4yMDE2PC9ZZWFyPjxSZWNO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==
</w:fldData>
        </w:fldChar>
      </w:r>
      <w:r w:rsidR="00C1791E">
        <w:instrText xml:space="preserve"> ADDIN EN.CITE </w:instrText>
      </w:r>
      <w:r w:rsidR="00C1791E">
        <w:fldChar w:fldCharType="begin">
          <w:fldData xml:space="preserve">PEVuZE5vdGU+PENpdGU+PEF1dGhvcj5HdW88L0F1dGhvcj48WWVhcj4yMDE2PC9ZZWFyPjxSZWNO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==
</w:fldData>
        </w:fldChar>
      </w:r>
      <w:r w:rsidR="00C1791E">
        <w:instrText xml:space="preserve"> ADDIN EN.CITE.DATA </w:instrText>
      </w:r>
      <w:r w:rsidR="00C1791E">
        <w:fldChar w:fldCharType="end"/>
      </w:r>
      <w:r w:rsidRPr="00673700">
        <w:fldChar w:fldCharType="separate"/>
      </w:r>
      <w:r w:rsidR="00C1791E">
        <w:rPr>
          <w:noProof/>
        </w:rPr>
        <w:t>[56, 57]</w:t>
      </w:r>
      <w:r w:rsidRPr="00673700">
        <w:fldChar w:fldCharType="end"/>
      </w:r>
      <w:r w:rsidRPr="00673700">
        <w:rPr>
          <w:lang w:bidi="en-US"/>
        </w:rPr>
        <w:t xml:space="preserve">. In a separate study, no significant difference was seen, but IL-33 levels were below the detection limit in the vast majority of samples in this study </w:t>
      </w:r>
      <w:r w:rsidRPr="00673700">
        <w:rPr>
          <w:lang w:bidi="en-US"/>
        </w:rPr>
        <w:fldChar w:fldCharType="begin">
          <w:fldData xml:space="preserve">PEVuZE5vdGU+PENpdGU+PEF1dGhvcj5Nb2s8L0F1dGhvcj48WWVhcj4yMDEwPC9ZZWFyPjxSZWNO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==
</w:fldData>
        </w:fldChar>
      </w:r>
      <w:r w:rsidR="00C1791E">
        <w:rPr>
          <w:lang w:bidi="en-US"/>
        </w:rPr>
        <w:instrText xml:space="preserve"> ADDIN EN.CITE </w:instrText>
      </w:r>
      <w:r w:rsidR="00C1791E">
        <w:rPr>
          <w:lang w:bidi="en-US"/>
        </w:rPr>
        <w:fldChar w:fldCharType="begin">
          <w:fldData xml:space="preserve">PEVuZE5vdGU+PENpdGU+PEF1dGhvcj5Nb2s8L0F1dGhvcj48WWVhcj4yMDEwPC9ZZWFyPjxSZWNO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==
</w:fldData>
        </w:fldChar>
      </w:r>
      <w:r w:rsidR="00C1791E">
        <w:rPr>
          <w:lang w:bidi="en-US"/>
        </w:rPr>
        <w:instrText xml:space="preserve"> ADDIN EN.CITE.DATA </w:instrText>
      </w:r>
      <w:r w:rsidR="00C1791E">
        <w:rPr>
          <w:lang w:bidi="en-US"/>
        </w:rPr>
      </w:r>
      <w:r w:rsidR="00C1791E">
        <w:rPr>
          <w:lang w:bidi="en-US"/>
        </w:rPr>
        <w:fldChar w:fldCharType="end"/>
      </w:r>
      <w:r w:rsidRPr="00673700">
        <w:rPr>
          <w:lang w:bidi="en-US"/>
        </w:rPr>
      </w:r>
      <w:r w:rsidRPr="00673700">
        <w:rPr>
          <w:lang w:bidi="en-US"/>
        </w:rPr>
        <w:fldChar w:fldCharType="separate"/>
      </w:r>
      <w:r w:rsidR="00C1791E">
        <w:rPr>
          <w:noProof/>
          <w:lang w:bidi="en-US"/>
        </w:rPr>
        <w:t>[58]</w:t>
      </w:r>
      <w:r w:rsidRPr="00673700">
        <w:fldChar w:fldCharType="end"/>
      </w:r>
      <w:r w:rsidRPr="00673700">
        <w:rPr>
          <w:lang w:bidi="en-US"/>
        </w:rPr>
        <w:t xml:space="preserve">. However, the authors noted significantly elevated levels of the soluble form of IL-33 receptor ST2, which also correlated with SLE disease activity </w:t>
      </w:r>
      <w:r w:rsidRPr="00673700">
        <w:rPr>
          <w:lang w:bidi="en-US"/>
        </w:rPr>
        <w:fldChar w:fldCharType="begin">
          <w:fldData xml:space="preserve">PEVuZE5vdGU+PENpdGU+PEF1dGhvcj5Nb2s8L0F1dGhvcj48WWVhcj4yMDEwPC9ZZWFyPjxSZWNO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==
</w:fldData>
        </w:fldChar>
      </w:r>
      <w:r w:rsidR="00C1791E">
        <w:rPr>
          <w:lang w:bidi="en-US"/>
        </w:rPr>
        <w:instrText xml:space="preserve"> ADDIN EN.CITE </w:instrText>
      </w:r>
      <w:r w:rsidR="00C1791E">
        <w:rPr>
          <w:lang w:bidi="en-US"/>
        </w:rPr>
        <w:fldChar w:fldCharType="begin">
          <w:fldData xml:space="preserve">PEVuZE5vdGU+PENpdGU+PEF1dGhvcj5Nb2s8L0F1dGhvcj48WWVhcj4yMDEwPC9ZZWFyPjxSZWNO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==
</w:fldData>
        </w:fldChar>
      </w:r>
      <w:r w:rsidR="00C1791E">
        <w:rPr>
          <w:lang w:bidi="en-US"/>
        </w:rPr>
        <w:instrText xml:space="preserve"> ADDIN EN.CITE.DATA </w:instrText>
      </w:r>
      <w:r w:rsidR="00C1791E">
        <w:rPr>
          <w:lang w:bidi="en-US"/>
        </w:rPr>
      </w:r>
      <w:r w:rsidR="00C1791E">
        <w:rPr>
          <w:lang w:bidi="en-US"/>
        </w:rPr>
        <w:fldChar w:fldCharType="end"/>
      </w:r>
      <w:r w:rsidRPr="00673700">
        <w:rPr>
          <w:lang w:bidi="en-US"/>
        </w:rPr>
      </w:r>
      <w:r w:rsidRPr="00673700">
        <w:rPr>
          <w:lang w:bidi="en-US"/>
        </w:rPr>
        <w:fldChar w:fldCharType="separate"/>
      </w:r>
      <w:r w:rsidR="00C1791E">
        <w:rPr>
          <w:noProof/>
          <w:lang w:bidi="en-US"/>
        </w:rPr>
        <w:t>[58]</w:t>
      </w:r>
      <w:r w:rsidRPr="00673700">
        <w:fldChar w:fldCharType="end"/>
      </w:r>
      <w:r w:rsidRPr="00673700">
        <w:rPr>
          <w:lang w:bidi="en-US"/>
        </w:rPr>
        <w:t>, suggesting that it could potentially be used as a surrogate marker for IL-33</w:t>
      </w:r>
      <w:r w:rsidRPr="00673700">
        <w:t>.</w:t>
      </w:r>
    </w:p>
    <w:p w14:paraId="39E2AD3E" w14:textId="77777777" w:rsidR="00673700" w:rsidRPr="00673700" w:rsidRDefault="00673700" w:rsidP="00673700"/>
    <w:p w14:paraId="481D0109" w14:textId="7B20A496" w:rsidR="00673700" w:rsidRPr="00673700" w:rsidRDefault="00C1791E" w:rsidP="00673700">
      <w:pPr>
        <w:rPr>
          <w:b/>
          <w:i/>
        </w:rPr>
      </w:pPr>
      <w:r>
        <w:rPr>
          <w:b/>
          <w:i/>
        </w:rPr>
        <w:t>4</w:t>
      </w:r>
      <w:r w:rsidR="00673700" w:rsidRPr="00673700">
        <w:rPr>
          <w:b/>
          <w:i/>
        </w:rPr>
        <w:t>.2. SLE and JIA</w:t>
      </w:r>
    </w:p>
    <w:p w14:paraId="1BBD8F96" w14:textId="68ECEFE7" w:rsidR="00673700" w:rsidRPr="00673700" w:rsidRDefault="00673700" w:rsidP="00673700">
      <w:r w:rsidRPr="00673700">
        <w:t xml:space="preserve">Serum levels of pro-inflammatory IL-6 and TNF-α have been reported elevated in JIA patients. Indeed, IL-6 was suggested to have potential as a marker of disease activity as it correlates with disease activity during treatment with the TNF inhibitor etanercept </w:t>
      </w:r>
      <w:r w:rsidRPr="00673700">
        <w:fldChar w:fldCharType="begin">
          <w:fldData xml:space="preserve">PEVuZE5vdGU+PENpdGU+PEF1dGhvcj5LYW1pbmlhcmN6eWstUHl6YWxrYTwvQXV0aG9yPjxZZWFy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</w:fldData>
        </w:fldChar>
      </w:r>
      <w:r w:rsidR="00C1791E">
        <w:instrText xml:space="preserve"> ADDIN EN.CITE </w:instrText>
      </w:r>
      <w:r w:rsidR="00C1791E">
        <w:fldChar w:fldCharType="begin">
          <w:fldData xml:space="preserve">PEVuZE5vdGU+PENpdGU+PEF1dGhvcj5LYW1pbmlhcmN6eWstUHl6YWxrYTwvQXV0aG9yPjxZZWFy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</w:fldData>
        </w:fldChar>
      </w:r>
      <w:r w:rsidR="00C1791E">
        <w:instrText xml:space="preserve"> ADDIN EN.CITE.DATA </w:instrText>
      </w:r>
      <w:r w:rsidR="00C1791E">
        <w:fldChar w:fldCharType="end"/>
      </w:r>
      <w:r w:rsidRPr="00673700">
        <w:fldChar w:fldCharType="separate"/>
      </w:r>
      <w:r w:rsidR="00C1791E">
        <w:rPr>
          <w:noProof/>
        </w:rPr>
        <w:t>[59]</w:t>
      </w:r>
      <w:r w:rsidRPr="00673700">
        <w:fldChar w:fldCharType="end"/>
      </w:r>
      <w:r w:rsidRPr="00673700">
        <w:t>. In this study, we detected elevated TNF-α serum levels in JIA but not jSLE patients, when compared to healthy controls. In agreement with previous reports, serum IL-6 levels were elevated in both JIA and jSLE patients when compared to controls.</w:t>
      </w:r>
    </w:p>
    <w:p w14:paraId="523A34C0" w14:textId="77777777" w:rsidR="00673700" w:rsidRPr="00673700" w:rsidRDefault="00673700" w:rsidP="00673700">
      <w:pPr>
        <w:rPr>
          <w:b/>
          <w:i/>
        </w:rPr>
      </w:pPr>
    </w:p>
    <w:p w14:paraId="1E0679A0" w14:textId="3ACDF87B" w:rsidR="00673700" w:rsidRPr="00673700" w:rsidRDefault="00C1791E" w:rsidP="00673700">
      <w:pPr>
        <w:rPr>
          <w:b/>
        </w:rPr>
      </w:pPr>
      <w:r>
        <w:rPr>
          <w:b/>
          <w:i/>
        </w:rPr>
        <w:t>4</w:t>
      </w:r>
      <w:r w:rsidR="00673700" w:rsidRPr="00673700">
        <w:rPr>
          <w:b/>
          <w:i/>
        </w:rPr>
        <w:t>.3. JIA</w:t>
      </w:r>
    </w:p>
    <w:p w14:paraId="7974BAB9" w14:textId="68929BC4" w:rsidR="00673700" w:rsidRPr="00673700" w:rsidRDefault="00673700" w:rsidP="00673700">
      <w:r w:rsidRPr="00673700">
        <w:lastRenderedPageBreak/>
        <w:t xml:space="preserve">Increased circulating levels of IL-4, IL-10, and MIF have all been previously associated with JIA </w:t>
      </w:r>
      <w:r w:rsidRPr="00673700">
        <w:fldChar w:fldCharType="begin">
          <w:fldData xml:space="preserve">PEVuZE5vdGU+PENpdGU+PEF1dGhvcj5kZSBKYWdlcjwvQXV0aG9yPjxZZWFyPjIwMDc8L1llYXI+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==
</w:fldData>
        </w:fldChar>
      </w:r>
      <w:r w:rsidR="00C1791E">
        <w:instrText xml:space="preserve"> ADDIN EN.CITE </w:instrText>
      </w:r>
      <w:r w:rsidR="00C1791E">
        <w:fldChar w:fldCharType="begin">
          <w:fldData xml:space="preserve">PEVuZE5vdGU+PENpdGU+PEF1dGhvcj5kZSBKYWdlcjwvQXV0aG9yPjxZZWFyPjIwMDc8L1llYXI+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==
</w:fldData>
        </w:fldChar>
      </w:r>
      <w:r w:rsidR="00C1791E">
        <w:instrText xml:space="preserve"> ADDIN EN.CITE.DATA </w:instrText>
      </w:r>
      <w:r w:rsidR="00C1791E">
        <w:fldChar w:fldCharType="end"/>
      </w:r>
      <w:r w:rsidRPr="00673700">
        <w:fldChar w:fldCharType="separate"/>
      </w:r>
      <w:r w:rsidR="00C1791E">
        <w:rPr>
          <w:noProof/>
        </w:rPr>
        <w:t>[7, 60]</w:t>
      </w:r>
      <w:r w:rsidRPr="00673700">
        <w:fldChar w:fldCharType="end"/>
      </w:r>
      <w:r w:rsidRPr="00673700">
        <w:t xml:space="preserve">, while, in this study no significant differences were seen. Previous studies suggested that IL-10 vary between subtypes of JIA, with hereditary predisposition to reduced IL-10 being linked to extended oligoarticular JIA and sJIA </w:t>
      </w:r>
      <w:r w:rsidRPr="00673700">
        <w:fldChar w:fldCharType="begin">
          <w:fldData xml:space="preserve">PEVuZE5vdGU+PENpdGU+PEF1dGhvcj5DcmF3bGV5PC9BdXRob3I+PFllYXI+MTk5OTwvWWVhcj48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</w:fldData>
        </w:fldChar>
      </w:r>
      <w:r w:rsidR="00C1791E">
        <w:instrText xml:space="preserve"> ADDIN EN.CITE </w:instrText>
      </w:r>
      <w:r w:rsidR="00C1791E">
        <w:fldChar w:fldCharType="begin">
          <w:fldData xml:space="preserve">PEVuZE5vdGU+PENpdGU+PEF1dGhvcj5DcmF3bGV5PC9BdXRob3I+PFllYXI+MTk5OTwvWWVhcj48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</w:fldData>
        </w:fldChar>
      </w:r>
      <w:r w:rsidR="00C1791E">
        <w:instrText xml:space="preserve"> ADDIN EN.CITE.DATA </w:instrText>
      </w:r>
      <w:r w:rsidR="00C1791E">
        <w:fldChar w:fldCharType="end"/>
      </w:r>
      <w:r w:rsidRPr="00673700">
        <w:fldChar w:fldCharType="separate"/>
      </w:r>
      <w:r w:rsidR="00C1791E">
        <w:rPr>
          <w:noProof/>
        </w:rPr>
        <w:t>[61-65]</w:t>
      </w:r>
      <w:r w:rsidRPr="00673700">
        <w:fldChar w:fldCharType="end"/>
      </w:r>
      <w:r w:rsidRPr="00673700">
        <w:t xml:space="preserve">. Likely caused by relatively small sample size and multiple comparisons between groups, we did not detect variable IL-10 serum levels between JIA subgroups in this study. Concentrations of MCP-1 (also known as CCL2), MIP-1α (also known as CCL3), eotaxin (also known as CCL11) and MDC (also known as CCL22) were all reduced in JIA samples tested in this study when compared with healthy controls. This is in contrast to a previous study on JIA plasma that showed all four being elevated </w:t>
      </w:r>
      <w:r w:rsidRPr="00673700">
        <w:fldChar w:fldCharType="begin">
          <w:fldData xml:space="preserve">PEVuZE5vdGU+PENpdGU+PEF1dGhvcj5kZSBKYWdlcjwvQXV0aG9yPjxZZWFyPjIwMDc8L1llYXI+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</w:fldData>
        </w:fldChar>
      </w:r>
      <w:r>
        <w:instrText xml:space="preserve"> ADDIN EN.CITE </w:instrText>
      </w:r>
      <w:r>
        <w:fldChar w:fldCharType="begin">
          <w:fldData xml:space="preserve">PEVuZE5vdGU+PENpdGU+PEF1dGhvcj5kZSBKYWdlcjwvQXV0aG9yPjxZZWFyPjIwMDc8L1llYXI+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</w:fldData>
        </w:fldChar>
      </w:r>
      <w:r>
        <w:instrText xml:space="preserve"> ADDIN EN.CITE.DATA </w:instrText>
      </w:r>
      <w:r>
        <w:fldChar w:fldCharType="end"/>
      </w:r>
      <w:r w:rsidRPr="00673700">
        <w:fldChar w:fldCharType="separate"/>
      </w:r>
      <w:r>
        <w:rPr>
          <w:noProof/>
        </w:rPr>
        <w:t>[7]</w:t>
      </w:r>
      <w:r w:rsidRPr="00673700">
        <w:fldChar w:fldCharType="end"/>
      </w:r>
      <w:r w:rsidRPr="00673700">
        <w:rPr>
          <w:lang w:bidi="en-US"/>
        </w:rPr>
        <w:t>, and therefore requires further investigation</w:t>
      </w:r>
      <w:r w:rsidRPr="00673700">
        <w:t xml:space="preserve">. MDC modulates adaptive immune responses by promoting dendritic cell contact with regulatory T-cells (Tregs) through their CCR4 receptor </w:t>
      </w:r>
      <w:r w:rsidRPr="00673700">
        <w:fldChar w:fldCharType="begin">
          <w:fldData xml:space="preserve">PEVuZE5vdGU+PENpdGU+PEF1dGhvcj5SYXBwPC9BdXRob3I+PFllYXI+MjAxOTwvWWVhcj48UmVj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</w:fldData>
        </w:fldChar>
      </w:r>
      <w:r w:rsidR="00C1791E">
        <w:instrText xml:space="preserve"> ADDIN EN.CITE </w:instrText>
      </w:r>
      <w:r w:rsidR="00C1791E">
        <w:fldChar w:fldCharType="begin">
          <w:fldData xml:space="preserve">PEVuZE5vdGU+PENpdGU+PEF1dGhvcj5SYXBwPC9BdXRob3I+PFllYXI+MjAxOTwvWWVhcj48UmVj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</w:fldData>
        </w:fldChar>
      </w:r>
      <w:r w:rsidR="00C1791E">
        <w:instrText xml:space="preserve"> ADDIN EN.CITE.DATA </w:instrText>
      </w:r>
      <w:r w:rsidR="00C1791E">
        <w:fldChar w:fldCharType="end"/>
      </w:r>
      <w:r w:rsidRPr="00673700">
        <w:fldChar w:fldCharType="separate"/>
      </w:r>
      <w:r w:rsidR="00C1791E">
        <w:rPr>
          <w:noProof/>
        </w:rPr>
        <w:t>[66]</w:t>
      </w:r>
      <w:r w:rsidRPr="00673700">
        <w:fldChar w:fldCharType="end"/>
      </w:r>
      <w:r w:rsidRPr="00673700">
        <w:t xml:space="preserve">, a requirement for Treg-mediated suppression of adaptive immunity. While MDC-deficient mice showed an enhanced immune response induced by vaccination, they were also more susceptible to inflammatory disease </w:t>
      </w:r>
      <w:r w:rsidRPr="00673700">
        <w:fldChar w:fldCharType="begin">
          <w:fldData xml:space="preserve">PEVuZE5vdGU+PENpdGU+PEF1dGhvcj5SYXBwPC9BdXRob3I+PFllYXI+MjAxOTwvWWVhcj48UmVj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</w:fldData>
        </w:fldChar>
      </w:r>
      <w:r w:rsidR="00C1791E">
        <w:instrText xml:space="preserve"> ADDIN EN.CITE </w:instrText>
      </w:r>
      <w:r w:rsidR="00C1791E">
        <w:fldChar w:fldCharType="begin">
          <w:fldData xml:space="preserve">PEVuZE5vdGU+PENpdGU+PEF1dGhvcj5SYXBwPC9BdXRob3I+PFllYXI+MjAxOTwvWWVhcj48UmVj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</w:fldData>
        </w:fldChar>
      </w:r>
      <w:r w:rsidR="00C1791E">
        <w:instrText xml:space="preserve"> ADDIN EN.CITE.DATA </w:instrText>
      </w:r>
      <w:r w:rsidR="00C1791E">
        <w:fldChar w:fldCharType="end"/>
      </w:r>
      <w:r w:rsidRPr="00673700">
        <w:fldChar w:fldCharType="separate"/>
      </w:r>
      <w:r w:rsidR="00C1791E">
        <w:rPr>
          <w:noProof/>
        </w:rPr>
        <w:t>[66]</w:t>
      </w:r>
      <w:r w:rsidRPr="00673700">
        <w:fldChar w:fldCharType="end"/>
      </w:r>
      <w:r w:rsidRPr="00673700">
        <w:t>, suggesting an important role for MDC in immune regulation.</w:t>
      </w:r>
    </w:p>
    <w:p w14:paraId="0E2C55FA" w14:textId="3FC73920" w:rsidR="00673700" w:rsidRPr="00673700" w:rsidRDefault="00673700" w:rsidP="00673700">
      <w:r w:rsidRPr="00673700">
        <w:t xml:space="preserve">In agreement with previous reports, IL-18 was significantly elevated in sJIA patients when compared to other forms of JIA </w:t>
      </w:r>
      <w:r w:rsidRPr="00673700">
        <w:fldChar w:fldCharType="begin">
          <w:fldData xml:space="preserve">PEVuZE5vdGU+PENpdGU+PEF1dGhvcj5KZWx1c2ljPC9BdXRob3I+PFllYXI+MjAwNzwvWWVhcj48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=
</w:fldData>
        </w:fldChar>
      </w:r>
      <w:r w:rsidR="00C1791E">
        <w:instrText xml:space="preserve"> ADDIN EN.CITE </w:instrText>
      </w:r>
      <w:r w:rsidR="00C1791E">
        <w:fldChar w:fldCharType="begin">
          <w:fldData xml:space="preserve">PEVuZE5vdGU+PENpdGU+PEF1dGhvcj5KZWx1c2ljPC9BdXRob3I+PFllYXI+MjAwNzwvWWVhcj48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=
</w:fldData>
        </w:fldChar>
      </w:r>
      <w:r w:rsidR="00C1791E">
        <w:instrText xml:space="preserve"> ADDIN EN.CITE.DATA </w:instrText>
      </w:r>
      <w:r w:rsidR="00C1791E">
        <w:fldChar w:fldCharType="end"/>
      </w:r>
      <w:r w:rsidRPr="00673700">
        <w:fldChar w:fldCharType="separate"/>
      </w:r>
      <w:r w:rsidR="00C1791E">
        <w:rPr>
          <w:noProof/>
        </w:rPr>
        <w:t>[67-69]</w:t>
      </w:r>
      <w:r w:rsidRPr="00673700">
        <w:fldChar w:fldCharType="end"/>
      </w:r>
      <w:r w:rsidRPr="00673700">
        <w:t xml:space="preserve">. A previous study had noted two distinct subset of sJIA </w:t>
      </w:r>
      <w:r w:rsidRPr="00673700">
        <w:fldChar w:fldCharType="begin"/>
      </w:r>
      <w:r w:rsidR="00C1791E">
        <w:instrText xml:space="preserve"> ADDIN EN.CITE &lt;EndNote&gt;&lt;Cite&gt;&lt;Author&gt;Shimizu&lt;/Author&gt;&lt;Year&gt;2013&lt;/Year&gt;&lt;RecNum&gt;151&lt;/RecNum&gt;&lt;DisplayText&gt;[70]&lt;/DisplayText&gt;&lt;record&gt;&lt;rec-number&gt;151&lt;/rec-number&gt;&lt;foreign-keys&gt;&lt;key app="EN" db-id="05efazase5ar9geaxf6xdxdipsrz50ddwpzv" timestamp="1616785215"&gt;151&lt;/key&gt;&lt;/foreign-keys&gt;&lt;ref-type name="Journal Article"&gt;17&lt;/ref-type&gt;&lt;contributors&gt;&lt;authors&gt;&lt;author&gt;Shimizu, M.&lt;/author&gt;&lt;author&gt;Nakagishi, Y.&lt;/author&gt;&lt;author&gt;Yachie, A.&lt;/author&gt;&lt;/authors&gt;&lt;/contributors&gt;&lt;auth-address&gt;Department of Pediatrics, School of Medicine, Institute of Medical, Pharmaceutical and Health Sciences, Kanazawa University, 13-1 Takara-Machi, Kanazawa 920-8641, Japan. shimizum@staff.kanazawa-u.ac.jp&lt;/auth-address&gt;&lt;titles&gt;&lt;title&gt;Distinct subsets of patients with systemic juvenile idiopathic arthritis based on their cytokine profiles&lt;/title&gt;&lt;secondary-title&gt;Cytokine&lt;/secondary-title&gt;&lt;/titles&gt;&lt;periodical&gt;&lt;full-title&gt;Cytokine&lt;/full-title&gt;&lt;/periodical&gt;&lt;pages&gt;345-8&lt;/pages&gt;&lt;volume&gt;61&lt;/volume&gt;&lt;number&gt;2&lt;/number&gt;&lt;edition&gt;2013/01/02&lt;/edition&gt;&lt;keywords&gt;&lt;keyword&gt;Arthritis, Juvenile/*blood/pathology&lt;/keyword&gt;&lt;keyword&gt;Child&lt;/keyword&gt;&lt;keyword&gt;Female&lt;/keyword&gt;&lt;keyword&gt;Humans&lt;/keyword&gt;&lt;keyword&gt;Interleukin-18/*blood&lt;/keyword&gt;&lt;keyword&gt;Interleukin-6/*blood&lt;/keyword&gt;&lt;keyword&gt;Male&lt;/keyword&gt;&lt;/keywords&gt;&lt;dates&gt;&lt;year&gt;2013&lt;/year&gt;&lt;pub-dates&gt;&lt;date&gt;Feb&lt;/date&gt;&lt;/pub-dates&gt;&lt;/dates&gt;&lt;isbn&gt;1096-0023 (Electronic)&amp;#xD;1043-4666 (Linking)&lt;/isbn&gt;&lt;accession-num&gt;23276493&lt;/accession-num&gt;&lt;urls&gt;&lt;related-urls&gt;&lt;url&gt;https://www.ncbi.nlm.nih.gov/pubmed/23276493&lt;/url&gt;&lt;/related-urls&gt;&lt;/urls&gt;&lt;electronic-resource-num&gt;10.1016/j.cyto.2012.11.025&lt;/electronic-resource-num&gt;&lt;/record&gt;&lt;/Cite&gt;&lt;/EndNote&gt;</w:instrText>
      </w:r>
      <w:r w:rsidRPr="00673700">
        <w:fldChar w:fldCharType="separate"/>
      </w:r>
      <w:r w:rsidR="00C1791E">
        <w:rPr>
          <w:noProof/>
        </w:rPr>
        <w:t>[70]</w:t>
      </w:r>
      <w:r w:rsidRPr="00673700">
        <w:fldChar w:fldCharType="end"/>
      </w:r>
      <w:r w:rsidRPr="00673700">
        <w:t xml:space="preserve">, one IL-6 dominant and one IL-18 dominant profile, which may explain the broad range in concentrations seen in the sJIA patients in our study. Although no statistically significant IL-6 elevation was noted in sJIA patients here, again a broader range of IL-6 concentrations were noted in this form of the disease (data not shown). Both IL-6 and IL-18 pathways are involved in the pathophysiology of sJIA </w:t>
      </w:r>
      <w:r w:rsidRPr="00673700">
        <w:fldChar w:fldCharType="begin">
          <w:fldData xml:space="preserve">PEVuZE5vdGU+PENpdGU+PEF1dGhvcj5CcnVjazwvQXV0aG9yPjxZZWFyPjIwMTU8L1llYXI+PFJl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</w:fldData>
        </w:fldChar>
      </w:r>
      <w:r w:rsidR="00C1791E">
        <w:instrText xml:space="preserve"> ADDIN EN.CITE </w:instrText>
      </w:r>
      <w:r w:rsidR="00C1791E">
        <w:fldChar w:fldCharType="begin">
          <w:fldData xml:space="preserve">PEVuZE5vdGU+PENpdGU+PEF1dGhvcj5CcnVjazwvQXV0aG9yPjxZZWFyPjIwMTU8L1llYXI+PFJl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</w:fldData>
        </w:fldChar>
      </w:r>
      <w:r w:rsidR="00C1791E">
        <w:instrText xml:space="preserve"> ADDIN EN.CITE.DATA </w:instrText>
      </w:r>
      <w:r w:rsidR="00C1791E">
        <w:fldChar w:fldCharType="end"/>
      </w:r>
      <w:r w:rsidRPr="00673700">
        <w:fldChar w:fldCharType="separate"/>
      </w:r>
      <w:r w:rsidR="00C1791E">
        <w:rPr>
          <w:noProof/>
        </w:rPr>
        <w:t>[71, 72]</w:t>
      </w:r>
      <w:r w:rsidRPr="00673700">
        <w:fldChar w:fldCharType="end"/>
      </w:r>
      <w:r w:rsidRPr="00673700">
        <w:t xml:space="preserve"> and treatment targets, as several drugs targeting IL-6 (sirukumab, siltuximab, olokizumab, clazakizumab) or its receptor (tocilizumab and sarilumab), as well as IL-18 (tadekinig alfa) exist or are in development </w:t>
      </w:r>
      <w:r w:rsidRPr="00673700">
        <w:fldChar w:fldCharType="begin">
          <w:fldData xml:space="preserve">PEVuZE5vdGU+PENpdGU+PEF1dGhvcj5DaG95PC9BdXRob3I+PFllYXI+MjAyMDwvWWVhcj48UmVj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</w:fldData>
        </w:fldChar>
      </w:r>
      <w:r w:rsidR="00C1791E">
        <w:instrText xml:space="preserve"> ADDIN EN.CITE </w:instrText>
      </w:r>
      <w:r w:rsidR="00C1791E">
        <w:fldChar w:fldCharType="begin">
          <w:fldData xml:space="preserve">PEVuZE5vdGU+PENpdGU+PEF1dGhvcj5DaG95PC9BdXRob3I+PFllYXI+MjAyMDwvWWVhcj48UmVj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</w:fldData>
        </w:fldChar>
      </w:r>
      <w:r w:rsidR="00C1791E">
        <w:instrText xml:space="preserve"> ADDIN EN.CITE.DATA </w:instrText>
      </w:r>
      <w:r w:rsidR="00C1791E">
        <w:fldChar w:fldCharType="end"/>
      </w:r>
      <w:r w:rsidRPr="00673700">
        <w:fldChar w:fldCharType="separate"/>
      </w:r>
      <w:r w:rsidR="00C1791E">
        <w:rPr>
          <w:noProof/>
        </w:rPr>
        <w:t>[73, 74]</w:t>
      </w:r>
      <w:r w:rsidRPr="00673700">
        <w:fldChar w:fldCharType="end"/>
      </w:r>
      <w:r w:rsidRPr="00673700">
        <w:t>. Thus, differential cytokine levels within various form of JIA suggests that molecular phenotyping through e.g. cytokine profiling may be used to inform treatment.</w:t>
      </w:r>
    </w:p>
    <w:p w14:paraId="55EB1A95" w14:textId="77777777" w:rsidR="00673700" w:rsidRPr="00673700" w:rsidRDefault="00673700" w:rsidP="00673700">
      <w:r w:rsidRPr="00673700">
        <w:t xml:space="preserve">Overall, differences between disease groups (jSLE vs JIA vs healthy controls) were more prominent than differences between subgroups within the same patient population (sub-forms of JIA). </w:t>
      </w:r>
    </w:p>
    <w:p w14:paraId="376799E6" w14:textId="111625A8" w:rsidR="00673700" w:rsidRPr="00673700" w:rsidRDefault="00673700" w:rsidP="00673700">
      <w:r w:rsidRPr="00673700">
        <w:t xml:space="preserve">As gender in combination with age (puberty) affects inflammatory responses, disease expression and outcomes in JIA and SLE </w:t>
      </w:r>
      <w:r w:rsidRPr="00673700">
        <w:fldChar w:fldCharType="begin">
          <w:fldData xml:space="preserve">PEVuZE5vdGU+PENpdGU+PEF1dGhvcj5IZWRyaWNoPC9BdXRob3I+PFllYXI+MjAxNzwvWWVhcj48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jwvYXV0aC1hZGRy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</w:fldData>
        </w:fldChar>
      </w:r>
      <w:r>
        <w:instrText xml:space="preserve"> ADDIN EN.CITE </w:instrText>
      </w:r>
      <w:r>
        <w:fldChar w:fldCharType="begin">
          <w:fldData xml:space="preserve">PEVuZE5vdGU+PENpdGU+PEF1dGhvcj5IZWRyaWNoPC9BdXRob3I+PFllYXI+MjAxNzwvWWVhcj48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jwvYXV0aC1hZGRy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</w:fldData>
        </w:fldChar>
      </w:r>
      <w:r>
        <w:instrText xml:space="preserve"> ADDIN EN.CITE.DATA </w:instrText>
      </w:r>
      <w:r>
        <w:fldChar w:fldCharType="end"/>
      </w:r>
      <w:r w:rsidRPr="00673700">
        <w:fldChar w:fldCharType="separate"/>
      </w:r>
      <w:r>
        <w:rPr>
          <w:noProof/>
        </w:rPr>
        <w:t>[4, 14]</w:t>
      </w:r>
      <w:r w:rsidRPr="00673700">
        <w:fldChar w:fldCharType="end"/>
      </w:r>
      <w:r w:rsidRPr="00673700">
        <w:t xml:space="preserve">, we analysed serum protein expression in relation to puberty status. Indeed, differences between peri/post- and pre-pubertal patients in both JIA and jSLE were seen in relation to soluble IL2Ra, which was reduced in post-pubertal JIA patients, and IL-17B that was reduced in post-pubertal jSLE patients. While this is interesting, the pathophysiological and mechanistic meaning remains unknown. Thymic involution is triggered by puberty with subsequent reduction in T-cell production, however, while IL-2 receptor expression is abundant in regulatory and effector T-cells </w:t>
      </w:r>
      <w:r w:rsidRPr="00673700">
        <w:fldChar w:fldCharType="begin"/>
      </w:r>
      <w:r w:rsidR="00C1791E">
        <w:instrText xml:space="preserve"> ADDIN EN.CITE &lt;EndNote&gt;&lt;Cite&gt;&lt;Author&gt;Cheng&lt;/Author&gt;&lt;Year&gt;2011&lt;/Year&gt;&lt;RecNum&gt;276&lt;/RecNum&gt;&lt;DisplayText&gt;[75]&lt;/DisplayText&gt;&lt;record&gt;&lt;rec-number&gt;276&lt;/rec-number&gt;&lt;foreign-keys&gt;&lt;key app="EN" db-id="05efazase5ar9geaxf6xdxdipsrz50ddwpzv" timestamp="1620753889"&gt;276&lt;/key&gt;&lt;/foreign-keys&gt;&lt;ref-type name="Journal Article"&gt;17&lt;/ref-type&gt;&lt;contributors&gt;&lt;authors&gt;&lt;author&gt;Cheng, G.&lt;/author&gt;&lt;author&gt;Yu, A.&lt;/author&gt;&lt;author&gt;Malek, T. R.&lt;/author&gt;&lt;/authors&gt;&lt;/contributors&gt;&lt;auth-address&gt;Department of Microbiology and Immunology, Miller School of Medicine, University of Miami, Miami, FL 33136, USA.&lt;/auth-address&gt;&lt;titles&gt;&lt;title&gt;T-cell tolerance and the multi-functional role of IL-2R signaling in T-regulatory cells&lt;/title&gt;&lt;secondary-title&gt;Immunol Rev&lt;/secondary-title&gt;&lt;/titles&gt;&lt;periodical&gt;&lt;full-title&gt;Immunol Rev&lt;/full-title&gt;&lt;/periodical&gt;&lt;pages&gt;63-76&lt;/pages&gt;&lt;volume&gt;241&lt;/volume&gt;&lt;number&gt;1&lt;/number&gt;&lt;edition&gt;2011/04/15&lt;/edition&gt;&lt;keywords&gt;&lt;keyword&gt;Animals&lt;/keyword&gt;&lt;keyword&gt;Humans&lt;/keyword&gt;&lt;keyword&gt;Immune Tolerance&lt;/keyword&gt;&lt;keyword&gt;Immunosuppression&lt;/keyword&gt;&lt;keyword&gt;*Immunotherapy&lt;/keyword&gt;&lt;keyword&gt;Interleukin-2/*immunology&lt;/keyword&gt;&lt;keyword&gt;Receptors, Interleukin-2/*immunology&lt;/keyword&gt;&lt;keyword&gt;Signal Transduction&lt;/keyword&gt;&lt;keyword&gt;T-Lymphocyte Subsets/*immunology&lt;/keyword&gt;&lt;keyword&gt;T-Lymphocytes, Regulatory/*immunology&lt;/keyword&gt;&lt;/keywords&gt;&lt;dates&gt;&lt;year&gt;2011&lt;/year&gt;&lt;pub-dates&gt;&lt;date&gt;May&lt;/date&gt;&lt;/pub-dates&gt;&lt;/dates&gt;&lt;isbn&gt;1600-065X (Electronic)&amp;#xD;0105-2896 (Linking)&lt;/isbn&gt;&lt;accession-num&gt;21488890&lt;/accession-num&gt;&lt;urls&gt;&lt;related-urls&gt;&lt;url&gt;https://www.ncbi.nlm.nih.gov/pubmed/21488890&lt;/url&gt;&lt;/related-urls&gt;&lt;/urls&gt;&lt;custom2&gt;PMC3101713&lt;/custom2&gt;&lt;electronic-resource-num&gt;10.1111/j.1600-065X.2011.01004.x&lt;/electronic-resource-num&gt;&lt;/record&gt;&lt;/Cite&gt;&lt;/EndNote&gt;</w:instrText>
      </w:r>
      <w:r w:rsidRPr="00673700">
        <w:fldChar w:fldCharType="separate"/>
      </w:r>
      <w:r w:rsidR="00C1791E">
        <w:rPr>
          <w:noProof/>
        </w:rPr>
        <w:t>[75]</w:t>
      </w:r>
      <w:r w:rsidRPr="00673700">
        <w:fldChar w:fldCharType="end"/>
      </w:r>
      <w:r w:rsidRPr="00673700">
        <w:t xml:space="preserve">, IL-17B is not produced by activated T cells </w:t>
      </w:r>
      <w:r w:rsidRPr="00673700">
        <w:fldChar w:fldCharType="begin">
          <w:fldData xml:space="preserve">PEVuZE5vdGU+PENpdGU+PEF1dGhvcj5MaTwvQXV0aG9yPjxZZWFyPjIwMDA8L1llYXI+PFJlY051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</w:fldData>
        </w:fldChar>
      </w:r>
      <w:r w:rsidR="00C1791E">
        <w:instrText xml:space="preserve"> ADDIN EN.CITE </w:instrText>
      </w:r>
      <w:r w:rsidR="00C1791E">
        <w:fldChar w:fldCharType="begin">
          <w:fldData xml:space="preserve">PEVuZE5vdGU+PENpdGU+PEF1dGhvcj5MaTwvQXV0aG9yPjxZZWFyPjIwMDA8L1llYXI+PFJlY051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</w:fldData>
        </w:fldChar>
      </w:r>
      <w:r w:rsidR="00C1791E">
        <w:instrText xml:space="preserve"> ADDIN EN.CITE.DATA </w:instrText>
      </w:r>
      <w:r w:rsidR="00C1791E">
        <w:fldChar w:fldCharType="end"/>
      </w:r>
      <w:r w:rsidRPr="00673700">
        <w:fldChar w:fldCharType="separate"/>
      </w:r>
      <w:r w:rsidR="00C1791E">
        <w:rPr>
          <w:noProof/>
        </w:rPr>
        <w:t>[76]</w:t>
      </w:r>
      <w:r w:rsidRPr="00673700">
        <w:fldChar w:fldCharType="end"/>
      </w:r>
      <w:r w:rsidRPr="00673700">
        <w:t>.</w:t>
      </w:r>
    </w:p>
    <w:p w14:paraId="1C87E93E" w14:textId="6404700D" w:rsidR="00673700" w:rsidRDefault="00673700" w:rsidP="00673700">
      <w:r w:rsidRPr="00673700">
        <w:t>While offering new insights into serum chemokine and cytokine expression across paediatric autoimmune/inflammatory conditions, this study has limitations. While the JIA and healthy control groups were comprised almost entirely of White Caucasian patients, the jSLE group included a noticeably proportion of ethnic diversity. In some of the samples, certain analytes could not be detected. However, it is not clear whether this was due to the actual sample levels being reduced, or a limitation of assay sensitivity as the physiological levels of many inflammatory cytokines are typically very low. Based on clinical information available and the limited number of patients per group, we were unable to correlate protein patterns with disease activity in JIA and/or treatment at sample collection. Lastly, findings will have to be validated in larger, independent multi-ethnic groups with targeted panels, including e.g. the minimum set of 27 target candidates.</w:t>
      </w:r>
    </w:p>
    <w:p w14:paraId="194B8927" w14:textId="77777777" w:rsidR="008173CD" w:rsidRPr="00673700" w:rsidRDefault="008173CD" w:rsidP="00673700">
      <w:pPr>
        <w:rPr>
          <w:lang w:bidi="en-US"/>
        </w:rPr>
      </w:pPr>
    </w:p>
    <w:p w14:paraId="6FEFE100" w14:textId="77777777" w:rsidR="00673700" w:rsidRPr="00673700" w:rsidRDefault="00673700" w:rsidP="00673700">
      <w:pPr>
        <w:rPr>
          <w:b/>
          <w:lang w:bidi="en-US"/>
        </w:rPr>
      </w:pPr>
      <w:r w:rsidRPr="00673700">
        <w:rPr>
          <w:b/>
          <w:lang w:bidi="en-US"/>
        </w:rPr>
        <w:lastRenderedPageBreak/>
        <w:t>5. Conclusions</w:t>
      </w:r>
    </w:p>
    <w:p w14:paraId="0579CA68" w14:textId="79DEC6F5" w:rsidR="00673700" w:rsidRDefault="00673700" w:rsidP="00673700">
      <w:pPr>
        <w:rPr>
          <w:lang w:val="en-US"/>
        </w:rPr>
      </w:pPr>
      <w:r w:rsidRPr="00673700">
        <w:rPr>
          <w:lang w:val="en-US"/>
        </w:rPr>
        <w:t>Distinct cytokine/chemokine signatures, including a minimum of 27 serum proteins, associate with paediatric autoimmune/inflammatory diseases, and discern between JIA and jSLE. Some of these proteins may correlate with disease activity in jSLE (IL-33) or associate with sub-forms of JIA (IL-18, MIF, MIP5, YKL40). Individual proteins or their combination may therefore be used for future diagnostic approaches, assessment of disease activity or to inform treatment decisions. However, prospective studies in larger unrelated and multi-ethnic cohorts are needed to further determine the potential value of candidate items as diagnostic and/or prognostic biomarkers.</w:t>
      </w:r>
    </w:p>
    <w:p w14:paraId="7283AF65" w14:textId="77777777" w:rsidR="008C4974" w:rsidRDefault="008C4974" w:rsidP="00673700">
      <w:pPr>
        <w:rPr>
          <w:lang w:val="en-US"/>
        </w:rPr>
      </w:pPr>
    </w:p>
    <w:p w14:paraId="2BBD158D" w14:textId="77777777" w:rsidR="00673700" w:rsidRPr="00673700" w:rsidRDefault="00673700" w:rsidP="00673700">
      <w:pPr>
        <w:rPr>
          <w:lang w:val="en-US" w:bidi="en-US"/>
        </w:rPr>
      </w:pPr>
      <w:r w:rsidRPr="00673700">
        <w:rPr>
          <w:b/>
          <w:lang w:val="en-US" w:bidi="en-US"/>
        </w:rPr>
        <w:t>Author Contributions:</w:t>
      </w:r>
      <w:r w:rsidRPr="00673700">
        <w:rPr>
          <w:lang w:val="en-US" w:bidi="en-US"/>
        </w:rPr>
        <w:t xml:space="preserve"> Conceptualization, E.C., A.M., C.M.H.; methodology, E.C., A.M., S.P., C.M.H.; software, S.P.; validation, E.C., S.P.; formal analysis, E.C., S.P.; investigation, E.C., A.M., J.G., C.M.H.; resources, A.M., J.G., M.W.B., C.M.H.; data curation, E.C., A.M., J.G.; writing—original draft preparation, E.C., S.P., C.M.H.; writing—review and editing, all; visualization, E.C., S.P., C.M.H; supervision, C.M.H.; project administration, J.G.; funding acquisition, A.M. and C.M.H.. All authors have read and agreed to the published version of the manuscript.</w:t>
      </w:r>
    </w:p>
    <w:p w14:paraId="0FF092B3" w14:textId="77777777" w:rsidR="00673700" w:rsidRPr="00673700" w:rsidRDefault="00673700" w:rsidP="00673700">
      <w:pPr>
        <w:rPr>
          <w:lang w:val="en-US" w:bidi="en-US"/>
        </w:rPr>
      </w:pPr>
      <w:r w:rsidRPr="00673700">
        <w:rPr>
          <w:b/>
          <w:lang w:val="en-US" w:bidi="en-US"/>
        </w:rPr>
        <w:t>Funding:</w:t>
      </w:r>
      <w:r w:rsidRPr="00673700">
        <w:rPr>
          <w:lang w:val="en-US" w:bidi="en-US"/>
        </w:rPr>
        <w:t xml:space="preserve"> This research was funded by FAIR (Funding Auto Immune Research), Experimental Arthritis Treatment Centre for Children, Versus Arthritis (previously Arthritis Research UK) grant number 20621.</w:t>
      </w:r>
    </w:p>
    <w:p w14:paraId="64B99E91" w14:textId="77777777" w:rsidR="00673700" w:rsidRPr="00673700" w:rsidRDefault="00673700" w:rsidP="00673700">
      <w:pPr>
        <w:rPr>
          <w:lang w:val="en-US" w:bidi="en-US"/>
        </w:rPr>
      </w:pPr>
      <w:r w:rsidRPr="00673700">
        <w:rPr>
          <w:b/>
          <w:lang w:val="en-US" w:bidi="en-US"/>
        </w:rPr>
        <w:t>Acknowledgments:</w:t>
      </w:r>
      <w:r w:rsidRPr="00673700">
        <w:rPr>
          <w:lang w:val="en-US" w:bidi="en-US"/>
        </w:rPr>
        <w:t xml:space="preserve"> The authors thank the volunteers who participated in the study. This work was supported by the UK’s Experimental Arthritis Treatment Centre for Children (supported by Versus Arthritis, Alder Hey Children’s NHS Foundation Trust, the Alder Hey Charity, and the University of Liverpool) and partially carried out at the NIHR Alder Hey Clinical Research Facility. The views expressed are those of the authors and not necessarily those of the NHS, the NIHR or the Department of Health and Social Care. The authors thank Liverpool Shared Research Facilities for the award of a Technology Directorate voucher to complement funding for the data analysis.</w:t>
      </w:r>
    </w:p>
    <w:p w14:paraId="370CBB81" w14:textId="59F63678" w:rsidR="00673700" w:rsidRDefault="00673700" w:rsidP="00673700">
      <w:pPr>
        <w:rPr>
          <w:lang w:val="en-US"/>
        </w:rPr>
      </w:pPr>
      <w:r w:rsidRPr="00673700">
        <w:rPr>
          <w:b/>
          <w:lang w:val="en-US"/>
        </w:rPr>
        <w:t>Conflicts of Interest:</w:t>
      </w:r>
      <w:r w:rsidRPr="00673700">
        <w:rPr>
          <w:lang w:val="en-US"/>
        </w:rPr>
        <w:t xml:space="preserve"> The authors report no conflict of interest relevant for the study presented. There has not been any financial support or other benefits from commercial sources for the work reported in this manuscript. The authors do not have any financial interests that could create a potential conflict of interest or the appearance of a conflict of interest with regard to the work.</w:t>
      </w:r>
    </w:p>
    <w:p w14:paraId="559479E0" w14:textId="77777777" w:rsidR="00673700" w:rsidRPr="00673700" w:rsidRDefault="00673700" w:rsidP="00673700"/>
    <w:p w14:paraId="7881531A" w14:textId="20CB5776" w:rsidR="00673700" w:rsidRPr="00673700" w:rsidRDefault="00673700" w:rsidP="00673700">
      <w:pPr>
        <w:rPr>
          <w:b/>
          <w:lang w:val="en-US"/>
        </w:rPr>
      </w:pPr>
      <w:r w:rsidRPr="00673700">
        <w:rPr>
          <w:b/>
          <w:lang w:val="en-US"/>
        </w:rPr>
        <w:t>References</w:t>
      </w:r>
    </w:p>
    <w:p w14:paraId="6674D847" w14:textId="77777777" w:rsidR="00C1791E" w:rsidRPr="00C1791E" w:rsidRDefault="00673700" w:rsidP="00C1791E">
      <w:pPr>
        <w:pStyle w:val="EndNoteBibliography"/>
        <w:spacing w:after="0"/>
      </w:pPr>
      <w:r>
        <w:fldChar w:fldCharType="begin"/>
      </w:r>
      <w:r>
        <w:instrText xml:space="preserve"> ADDIN EN.REFLIST </w:instrText>
      </w:r>
      <w:r>
        <w:fldChar w:fldCharType="separate"/>
      </w:r>
      <w:r w:rsidR="00C1791E" w:rsidRPr="00C1791E">
        <w:t>[1] E.H. Choy, G.S. Panayi, Cytokine pathways and joint inflammation in rheumatoid arthritis, N Engl J Med, 344 (2001) 907-916.</w:t>
      </w:r>
    </w:p>
    <w:p w14:paraId="4E906115" w14:textId="77777777" w:rsidR="00C1791E" w:rsidRPr="00C1791E" w:rsidRDefault="00C1791E" w:rsidP="00C1791E">
      <w:pPr>
        <w:pStyle w:val="EndNoteBibliography"/>
        <w:spacing w:after="0"/>
      </w:pPr>
      <w:r w:rsidRPr="00C1791E">
        <w:t>[2] P. Woo, Cytokines and juvenile idiopathic arthritis, Curr Rheumatol Rep, 4 (2002) 452-457.</w:t>
      </w:r>
    </w:p>
    <w:p w14:paraId="44D906B2" w14:textId="77777777" w:rsidR="00C1791E" w:rsidRPr="00C1791E" w:rsidRDefault="00C1791E" w:rsidP="00C1791E">
      <w:pPr>
        <w:pStyle w:val="EndNoteBibliography"/>
        <w:spacing w:after="0"/>
      </w:pPr>
      <w:r w:rsidRPr="00C1791E">
        <w:t>[3] E.M.D. Smith, H. Lythgoe, A. Midgley, M.W. Beresford, C.M. Hedrich, Juvenile-onset systemic lupus erythematosus: Update on clinical presentation, pathophysiology and treatment options, Clin Immunol, 209 (2019) 108274.</w:t>
      </w:r>
    </w:p>
    <w:p w14:paraId="1DF0FC2A" w14:textId="77777777" w:rsidR="00C1791E" w:rsidRPr="00C1791E" w:rsidRDefault="00C1791E" w:rsidP="00C1791E">
      <w:pPr>
        <w:pStyle w:val="EndNoteBibliography"/>
        <w:spacing w:after="0"/>
      </w:pPr>
      <w:r w:rsidRPr="00C1791E">
        <w:t>[4] A. Ravelli, A. Martini, Juvenile idiopathic arthritis, Lancet, 369 (2007) 767-778.</w:t>
      </w:r>
    </w:p>
    <w:p w14:paraId="34DF6AA2" w14:textId="77777777" w:rsidR="00C1791E" w:rsidRPr="00C1791E" w:rsidRDefault="00C1791E" w:rsidP="00C1791E">
      <w:pPr>
        <w:pStyle w:val="EndNoteBibliography"/>
        <w:spacing w:after="0"/>
      </w:pPr>
      <w:r w:rsidRPr="00C1791E">
        <w:t>[5] B. Prakken, S. Albani, A. Martini, Juvenile idiopathic arthritis, Lancet, 377 (2011) 2138-2149.</w:t>
      </w:r>
    </w:p>
    <w:p w14:paraId="73A80623" w14:textId="77777777" w:rsidR="00C1791E" w:rsidRPr="00C1791E" w:rsidRDefault="00C1791E" w:rsidP="00C1791E">
      <w:pPr>
        <w:pStyle w:val="EndNoteBibliography"/>
        <w:spacing w:after="0"/>
      </w:pPr>
      <w:r w:rsidRPr="00C1791E">
        <w:t>[6] R.E. Petty, T.R. Southwood, P. Manners, J. Baum, D.N. Glass, J. Goldenberg, X. He, J. Maldonado-Cocco, J. Orozco-Alcala, A.M. Prieur, M.E. Suarez-Almazor, P. Woo, R. International League of Associations for, International League of Associations for Rheumatology classification of juvenile idiopathic arthritis: second revision, Edmonton, 2001, J Rheumatol, 31 (2004) 390-392.</w:t>
      </w:r>
    </w:p>
    <w:p w14:paraId="146B036E" w14:textId="77777777" w:rsidR="00C1791E" w:rsidRPr="00C1791E" w:rsidRDefault="00C1791E" w:rsidP="00C1791E">
      <w:pPr>
        <w:pStyle w:val="EndNoteBibliography"/>
        <w:spacing w:after="0"/>
      </w:pPr>
      <w:r w:rsidRPr="00C1791E">
        <w:lastRenderedPageBreak/>
        <w:t>[7] W. de Jager, E.P. Hoppenreijs, N.M. Wulffraat, L.R. Wedderburn, W. Kuis, B.J. Prakken, Blood and synovial fluid cytokine signatures in patients with juvenile idiopathic arthritis: a cross-sectional study, Ann Rheum Dis, 66 (2007) 589-598.</w:t>
      </w:r>
    </w:p>
    <w:p w14:paraId="0B27AA64" w14:textId="77777777" w:rsidR="00C1791E" w:rsidRPr="00C1791E" w:rsidRDefault="00C1791E" w:rsidP="00C1791E">
      <w:pPr>
        <w:pStyle w:val="EndNoteBibliography"/>
        <w:spacing w:after="0"/>
      </w:pPr>
      <w:r w:rsidRPr="00C1791E">
        <w:t>[8] H. Mangge, H. Kenzian, S. Gallistl, G. Neuwirth, P. Liebmann, W. Kaulfersch, F. Beaufort, W. Muntean, K. Schauenstein, Serum cytokines in juvenile rheumatoid arthritis. Correlation with conventional inflammation parameters and clinical subtypes, Arthritis Rheum, 38 (1995) 211-220.</w:t>
      </w:r>
    </w:p>
    <w:p w14:paraId="70FD3BF4" w14:textId="77777777" w:rsidR="00C1791E" w:rsidRPr="00C1791E" w:rsidRDefault="00C1791E" w:rsidP="00C1791E">
      <w:pPr>
        <w:pStyle w:val="EndNoteBibliography"/>
        <w:spacing w:after="0"/>
      </w:pPr>
      <w:r w:rsidRPr="00C1791E">
        <w:t>[9] H.J. van den Ham, W. de Jager, J.W. Bijlsma, B.J. Prakken, R.J. de Boer, Differential cytokine profiles in juvenile idiopathic arthritis subtypes revealed by cluster analysis, Rheumatology (Oxford), 48 (2009) 899-905.</w:t>
      </w:r>
    </w:p>
    <w:p w14:paraId="6688122D" w14:textId="77777777" w:rsidR="00C1791E" w:rsidRPr="00C1791E" w:rsidRDefault="00C1791E" w:rsidP="00C1791E">
      <w:pPr>
        <w:pStyle w:val="EndNoteBibliography"/>
        <w:spacing w:after="0"/>
      </w:pPr>
      <w:r w:rsidRPr="00C1791E">
        <w:t>[10] N.M. Ruth, M.H. Passo, Juvenile idiopathic arthritis: management and therapeutic options, Ther Adv Musculoskelet Dis, 4 (2012) 99-110.</w:t>
      </w:r>
    </w:p>
    <w:p w14:paraId="21772F76" w14:textId="77777777" w:rsidR="00C1791E" w:rsidRPr="00C1791E" w:rsidRDefault="00C1791E" w:rsidP="00C1791E">
      <w:pPr>
        <w:pStyle w:val="EndNoteBibliography"/>
        <w:spacing w:after="0"/>
      </w:pPr>
      <w:r w:rsidRPr="00C1791E">
        <w:t>[11] L. Watson, V. Leone, C. Pilkington, K. Tullus, S. Rangaraj, J.E. McDonagh, J. Gardner-Medwin, N. Wilkinson, P. Riley, J. Tizard, K. Armon, M.D. Sinha, Y. Ioannou, N. Archer, K. Bailey, J. Davidson, E.M. Baildam, G. Cleary, L.J. McCann, M.W. Beresford, U.K.J.-O.S.L.E.S. Group, Disease activity, severity, and damage in the UK Juvenile-Onset Systemic Lupus Erythematosus Cohort, Arthritis Rheum, 64 (2012) 2356-2365.</w:t>
      </w:r>
    </w:p>
    <w:p w14:paraId="1B9C65E2" w14:textId="77777777" w:rsidR="00C1791E" w:rsidRPr="00C1791E" w:rsidRDefault="00C1791E" w:rsidP="00C1791E">
      <w:pPr>
        <w:pStyle w:val="EndNoteBibliography"/>
        <w:spacing w:after="0"/>
      </w:pPr>
      <w:r w:rsidRPr="00C1791E">
        <w:t>[12] L.B. Tucker, A.G. Uribe, M. Fernandez, L.M. Vila, G. McGwin, M. Apte, B.J. Fessler, H.M. Bastian, J.D. Reveille, G.S. Alarcon, Adolescent onset of lupus results in more aggressive disease and worse outcomes: results of a nested matched case-control study within LUMINA, a multiethnic US cohort (LUMINA LVII), Lupus, 17 (2008) 314-322.</w:t>
      </w:r>
    </w:p>
    <w:p w14:paraId="641B177F" w14:textId="77777777" w:rsidR="00C1791E" w:rsidRPr="00C1791E" w:rsidRDefault="00C1791E" w:rsidP="00C1791E">
      <w:pPr>
        <w:pStyle w:val="EndNoteBibliography"/>
        <w:spacing w:after="0"/>
      </w:pPr>
      <w:r w:rsidRPr="00C1791E">
        <w:t>[13] A. Charras, E. Smith, C.M. Hedrich, Systemic Lupus Erythematosus in Children and Young People, Curr Rheumatol Rep, 23 (2021) 20.</w:t>
      </w:r>
    </w:p>
    <w:p w14:paraId="5DCDD422" w14:textId="77777777" w:rsidR="00C1791E" w:rsidRPr="00C1791E" w:rsidRDefault="00C1791E" w:rsidP="00C1791E">
      <w:pPr>
        <w:pStyle w:val="EndNoteBibliography"/>
        <w:spacing w:after="0"/>
      </w:pPr>
      <w:r w:rsidRPr="00C1791E">
        <w:t>[14] C.M. Hedrich, E.M.D. Smith, M.W. Beresford, Juvenile-onset systemic lupus erythematosus (jSLE) - Pathophysiological concepts and treatment options, Best Pract Res Clin Rheumatol, 31 (2017) 488-504.</w:t>
      </w:r>
    </w:p>
    <w:p w14:paraId="38C02B7D" w14:textId="77777777" w:rsidR="00C1791E" w:rsidRPr="00C1791E" w:rsidRDefault="00C1791E" w:rsidP="00C1791E">
      <w:pPr>
        <w:pStyle w:val="EndNoteBibliography"/>
        <w:spacing w:after="0"/>
      </w:pPr>
      <w:r w:rsidRPr="00C1791E">
        <w:t>[15] H.I. Brunner, D.D. Gladman, D. Ibanez, M.D. Urowitz, E.D. Silverman, Difference in disease features between childhood-onset and adult-onset systemic lupus erythematosus, Arthritis Rheum, 58 (2008) 556-562.</w:t>
      </w:r>
    </w:p>
    <w:p w14:paraId="0F134FB2" w14:textId="77777777" w:rsidR="00C1791E" w:rsidRPr="00C1791E" w:rsidRDefault="00C1791E" w:rsidP="00C1791E">
      <w:pPr>
        <w:pStyle w:val="EndNoteBibliography"/>
        <w:spacing w:after="0"/>
      </w:pPr>
      <w:r w:rsidRPr="00C1791E">
        <w:t>[16] H.M. Albers, J.A. Wessels, R.J. van der Straaten, D.M. Brinkman, L.W. Suijlekom-Smit, S.S. Kamphuis, H.J. Girschick, C. Wouters, M.W. Schilham, S. le Cessie, T.W. Huizinga, R. Ten Cate, H.J. Guchelaar, Time to treatment as an important factor for the response to methotrexate in juvenile idiopathic arthritis, Arthritis Rheum, 61 (2009) 46-51.</w:t>
      </w:r>
    </w:p>
    <w:p w14:paraId="25C2BCF7" w14:textId="77777777" w:rsidR="00C1791E" w:rsidRPr="00C1791E" w:rsidRDefault="00C1791E" w:rsidP="00C1791E">
      <w:pPr>
        <w:pStyle w:val="EndNoteBibliography"/>
        <w:spacing w:after="0"/>
      </w:pPr>
      <w:r w:rsidRPr="00C1791E">
        <w:t>[17] M.H. Otten, K. Cransberg, M.A. van Rossum, J.W. Groothoff, J.E. Kist-van Holthe, R. Ten Cate, L.W. Van Suijlekom-Smit, Disease activity patterns in juvenile systemic lupus erythematosus and its relation to early aggressive treatment, Lupus, 19 (2010) 1550-1556.</w:t>
      </w:r>
    </w:p>
    <w:p w14:paraId="74E7C066" w14:textId="77777777" w:rsidR="00C1791E" w:rsidRPr="00C1791E" w:rsidRDefault="00C1791E" w:rsidP="00C1791E">
      <w:pPr>
        <w:pStyle w:val="EndNoteBibliography"/>
        <w:spacing w:after="0"/>
      </w:pPr>
      <w:r w:rsidRPr="00C1791E">
        <w:t>[18] H.E. Foster, M.S. Eltringham, L.J. Kay, M. Friswell, M. Abinun, A. Myers, Delay in access to appropriate care for children presenting with musculoskeletal symptoms and ultimately diagnosed with juvenile idiopathic arthritis, Arthritis Rheum, 57 (2007) 921-927.</w:t>
      </w:r>
    </w:p>
    <w:p w14:paraId="480330A7" w14:textId="77777777" w:rsidR="00C1791E" w:rsidRPr="00C1791E" w:rsidRDefault="00C1791E" w:rsidP="00C1791E">
      <w:pPr>
        <w:pStyle w:val="EndNoteBibliography"/>
        <w:spacing w:after="0"/>
      </w:pPr>
      <w:r w:rsidRPr="00C1791E">
        <w:t>[19] P.J. Manners, Delay in diagnosing juvenile arthritis, Med J Aust, 171 (1999) 367-369.</w:t>
      </w:r>
    </w:p>
    <w:p w14:paraId="1D634885" w14:textId="77777777" w:rsidR="00C1791E" w:rsidRPr="00C1791E" w:rsidRDefault="00C1791E" w:rsidP="00C1791E">
      <w:pPr>
        <w:pStyle w:val="EndNoteBibliography"/>
        <w:spacing w:after="0"/>
      </w:pPr>
      <w:r w:rsidRPr="00C1791E">
        <w:t>[20] R. Cervera, M.A. Khamashta, G.R. Hughes, The Euro-lupus project: epidemiology of systemic lupus erythematosus in Europe, Lupus, 18 (2009) 869-874.</w:t>
      </w:r>
    </w:p>
    <w:p w14:paraId="666312C4" w14:textId="77777777" w:rsidR="00C1791E" w:rsidRPr="00C1791E" w:rsidRDefault="00C1791E" w:rsidP="00C1791E">
      <w:pPr>
        <w:pStyle w:val="EndNoteBibliography"/>
        <w:spacing w:after="0"/>
      </w:pPr>
      <w:r w:rsidRPr="00C1791E">
        <w:t>[21] M.C. Hochberg, Updating the American College of Rheumatology revised criteria for the classification of systemic lupus erythematosus, Arthritis Rheum, 40 (1997) 1725.</w:t>
      </w:r>
    </w:p>
    <w:p w14:paraId="3DC08614" w14:textId="77777777" w:rsidR="00C1791E" w:rsidRPr="00C1791E" w:rsidRDefault="00C1791E" w:rsidP="00C1791E">
      <w:pPr>
        <w:pStyle w:val="EndNoteBibliography"/>
        <w:spacing w:after="0"/>
      </w:pPr>
      <w:r w:rsidRPr="00C1791E">
        <w:t>[22] R Core Team, R: A language and environment for statistical computing, R Foundation for Statistical Computing, Vienna, Austria, 2019.</w:t>
      </w:r>
    </w:p>
    <w:p w14:paraId="648CF80E" w14:textId="77777777" w:rsidR="00C1791E" w:rsidRPr="00C1791E" w:rsidRDefault="00C1791E" w:rsidP="00C1791E">
      <w:pPr>
        <w:pStyle w:val="EndNoteBibliography"/>
        <w:spacing w:after="0"/>
      </w:pPr>
      <w:r w:rsidRPr="00C1791E">
        <w:t>[23] H. Wickham, ggplot2: Elegant Graphics for Data Analysis, Springer-Verlag New York2016.</w:t>
      </w:r>
    </w:p>
    <w:p w14:paraId="3CED509B" w14:textId="77777777" w:rsidR="00C1791E" w:rsidRPr="00C1791E" w:rsidRDefault="00C1791E" w:rsidP="00C1791E">
      <w:pPr>
        <w:pStyle w:val="EndNoteBibliography"/>
        <w:spacing w:after="0"/>
      </w:pPr>
      <w:r w:rsidRPr="00C1791E">
        <w:t>[24] F. Rohart, B. Gautier, A. Singh, K.A. Le Cao, mixOmics: An R package for 'omics feature selection and multiple data integration, PLoS Comput Biol, 13 (2017) e1005752.</w:t>
      </w:r>
    </w:p>
    <w:p w14:paraId="093C7D81" w14:textId="77777777" w:rsidR="00C1791E" w:rsidRPr="00C1791E" w:rsidRDefault="00C1791E" w:rsidP="00C1791E">
      <w:pPr>
        <w:pStyle w:val="EndNoteBibliography"/>
        <w:spacing w:after="0"/>
      </w:pPr>
      <w:r w:rsidRPr="00C1791E">
        <w:t>[25] S.P. Commins, L. Borish, J.W. Steinke, Immunologic messenger molecules: cytokines, interferons, and chemokines, J Allergy Clin Immunol, 125 (2010) S53-72.</w:t>
      </w:r>
    </w:p>
    <w:p w14:paraId="665FC562" w14:textId="77777777" w:rsidR="00C1791E" w:rsidRPr="00C1791E" w:rsidRDefault="00C1791E" w:rsidP="00C1791E">
      <w:pPr>
        <w:pStyle w:val="EndNoteBibliography"/>
        <w:spacing w:after="0"/>
      </w:pPr>
      <w:r w:rsidRPr="00C1791E">
        <w:lastRenderedPageBreak/>
        <w:t>[26] Y. Le, Y. Zhou, P. Iribarren, J. Wang, Chemokines and chemokine receptors: their manifold roles in homeostasis and disease, Cell Mol Immunol, 1 (2004) 95-104.</w:t>
      </w:r>
    </w:p>
    <w:p w14:paraId="20559654" w14:textId="77777777" w:rsidR="00C1791E" w:rsidRPr="00C1791E" w:rsidRDefault="00C1791E" w:rsidP="00C1791E">
      <w:pPr>
        <w:pStyle w:val="EndNoteBibliography"/>
        <w:spacing w:after="0"/>
      </w:pPr>
      <w:r w:rsidRPr="00C1791E">
        <w:t>[27] J.K. Kolls, A. Linden, Interleukin-17 family members and inflammation, Immunity, 21 (2004) 467-476.</w:t>
      </w:r>
    </w:p>
    <w:p w14:paraId="70ECB591" w14:textId="77777777" w:rsidR="00C1791E" w:rsidRPr="00C1791E" w:rsidRDefault="00C1791E" w:rsidP="00C1791E">
      <w:pPr>
        <w:pStyle w:val="EndNoteBibliography"/>
        <w:spacing w:after="0"/>
      </w:pPr>
      <w:r w:rsidRPr="00C1791E">
        <w:t>[28] P.R. Burkett, G. Meyer zu Horste, V.K. Kuchroo, Pouring fuel on the fire: Th17 cells, the environment, and autoimmunity, J Clin Invest, 125 (2015) 2211-2219.</w:t>
      </w:r>
    </w:p>
    <w:p w14:paraId="7209F10B" w14:textId="77777777" w:rsidR="00C1791E" w:rsidRPr="00C1791E" w:rsidRDefault="00C1791E" w:rsidP="00C1791E">
      <w:pPr>
        <w:pStyle w:val="EndNoteBibliography"/>
        <w:spacing w:after="0"/>
      </w:pPr>
      <w:r w:rsidRPr="00C1791E">
        <w:t>[29] C.K. Wong, C.Y. Ho, E.K. Li, C.W. Lam, Elevation of proinflammatory cytokine (IL-18, IL-17, IL-12) and Th2 cytokine (IL-4) concentrations in patients with systemic lupus erythematosus, Lupus, 9 (2000) 589-593.</w:t>
      </w:r>
    </w:p>
    <w:p w14:paraId="4AE5C75C" w14:textId="77777777" w:rsidR="00C1791E" w:rsidRPr="00C1791E" w:rsidRDefault="00C1791E" w:rsidP="00C1791E">
      <w:pPr>
        <w:pStyle w:val="EndNoteBibliography"/>
        <w:spacing w:after="0"/>
      </w:pPr>
      <w:r w:rsidRPr="00C1791E">
        <w:t>[30] A. Beringer, M. Noack, P. Miossec, IL-17 in Chronic Inflammation: From Discovery to Targeting, Trends Mol Med, 22 (2016) 230-241.</w:t>
      </w:r>
    </w:p>
    <w:p w14:paraId="375B0010" w14:textId="77777777" w:rsidR="00C1791E" w:rsidRPr="00C1791E" w:rsidRDefault="00C1791E" w:rsidP="00C1791E">
      <w:pPr>
        <w:pStyle w:val="EndNoteBibliography"/>
        <w:spacing w:after="0"/>
      </w:pPr>
      <w:r w:rsidRPr="00C1791E">
        <w:t>[31] T. Rauen, C.M. Hedrich, Y.T. Juang, K. Tenbrock, G.C. Tsokos, cAMP-responsive element modulator (CREM)alpha protein induces interleukin 17A expression and mediates epigenetic alterations at the interleukin-17A gene locus in patients with systemic lupus erythematosus, J Biol Chem, 286 (2011) 43437-43446.</w:t>
      </w:r>
    </w:p>
    <w:p w14:paraId="0F5C66FE" w14:textId="77777777" w:rsidR="00C1791E" w:rsidRPr="00C1791E" w:rsidRDefault="00C1791E" w:rsidP="00C1791E">
      <w:pPr>
        <w:pStyle w:val="EndNoteBibliography"/>
        <w:spacing w:after="0"/>
      </w:pPr>
      <w:r w:rsidRPr="00C1791E">
        <w:t>[32] L.E. Ballantine, J. Ong, A. Midgley, L. Watson, B.F. Flanagan, M.W. Beresford, The pro-inflammatory potential of T cells in juvenile-onset systemic lupus erythematosus, Pediatr Rheumatol Online J, 12 (2014) 4.</w:t>
      </w:r>
    </w:p>
    <w:p w14:paraId="52EB5893" w14:textId="77777777" w:rsidR="00C1791E" w:rsidRPr="00C1791E" w:rsidRDefault="00C1791E" w:rsidP="00C1791E">
      <w:pPr>
        <w:pStyle w:val="EndNoteBibliography"/>
        <w:spacing w:after="0"/>
      </w:pPr>
      <w:r w:rsidRPr="00C1791E">
        <w:t>[33] C.M. Hedrich, T. Rauen, K. Kis-Toth, V.C. Kyttaris, G.C. Tsokos, cAMP-responsive element modulator alpha (CREMalpha) suppresses IL-17F protein expression in T lymphocytes from patients with systemic lupus erythematosus (SLE), J Biol Chem, 287 (2012) 4715-4725.</w:t>
      </w:r>
    </w:p>
    <w:p w14:paraId="25CE3DDF" w14:textId="77777777" w:rsidR="00C1791E" w:rsidRPr="00C1791E" w:rsidRDefault="00C1791E" w:rsidP="00C1791E">
      <w:pPr>
        <w:pStyle w:val="EndNoteBibliography"/>
        <w:spacing w:after="0"/>
      </w:pPr>
      <w:r w:rsidRPr="00C1791E">
        <w:t>[34] M.S. Lo, Monogenic Lupus, Curr Rheumatol Rep, 18 (2016) 71.</w:t>
      </w:r>
    </w:p>
    <w:p w14:paraId="418FBE50" w14:textId="77777777" w:rsidR="00C1791E" w:rsidRPr="00C1791E" w:rsidRDefault="00C1791E" w:rsidP="00C1791E">
      <w:pPr>
        <w:pStyle w:val="EndNoteBibliography"/>
        <w:spacing w:after="0"/>
      </w:pPr>
      <w:r w:rsidRPr="00C1791E">
        <w:t>[35] J.S. Massias, E.M. Smith, E. Al-Abadi, K. Armon, K. Bailey, C. Ciurtin, J. Davidson, J. Gardner-Medwin, K. Haslam, D.P. Hawley, A. Leahy, V. Leone, F. McErlane, D. Mewar, G. Modgil, R. Moots, C. Pilkington, A.V. Ramanan, S. Rangaraj, P. Riley, A. Sridhar, N. Wilkinson, M.W. Beresford, C.M. Hedrich, Clinical and laboratory phenotypes in juvenile-onset Systemic Lupus Erythematosus across ethnicities in the UK, Lupus, 30 (2021) 597-607.</w:t>
      </w:r>
    </w:p>
    <w:p w14:paraId="78706AF7" w14:textId="77777777" w:rsidR="00C1791E" w:rsidRPr="00C1791E" w:rsidRDefault="00C1791E" w:rsidP="00C1791E">
      <w:pPr>
        <w:pStyle w:val="EndNoteBibliography"/>
        <w:spacing w:after="0"/>
      </w:pPr>
      <w:r w:rsidRPr="00C1791E">
        <w:t>[36] J.S. Massias, E.M.D. Smith, E. Al-Abadi, K. Armon, K. Bailey, C. Ciurtin, J. Davidson, J. Gardner-Medwin, K. Haslam, D.P. Hawley, A. Leahy, V. Leone, F. McErlane, D. Mewar, G. Modgil, R. Moots, C. Pilkington, A.V. Ramanan, S. Rangaraj, P. Riley, A. Sridhar, N. Wilkinson, M.W. Beresford, C.M. Hedrich, Clinical and laboratory characteristics in juvenile-onset systemic lupus erythematosus across age groups, Lupus, 29 (2020) 474-481.</w:t>
      </w:r>
    </w:p>
    <w:p w14:paraId="546DF5D3" w14:textId="77777777" w:rsidR="00C1791E" w:rsidRPr="00C1791E" w:rsidRDefault="00C1791E" w:rsidP="00C1791E">
      <w:pPr>
        <w:pStyle w:val="EndNoteBibliography"/>
        <w:spacing w:after="0"/>
      </w:pPr>
      <w:r w:rsidRPr="00C1791E">
        <w:t>[37] Y. Iwakura, H. Ishigame, S. Saijo, S. Nakae, Functional specialization of interleukin-17 family members, Immunity, 34 (2011) 149-162.</w:t>
      </w:r>
    </w:p>
    <w:p w14:paraId="646F14F9" w14:textId="77777777" w:rsidR="00C1791E" w:rsidRPr="00C1791E" w:rsidRDefault="00C1791E" w:rsidP="00C1791E">
      <w:pPr>
        <w:pStyle w:val="EndNoteBibliography"/>
        <w:spacing w:after="0"/>
      </w:pPr>
      <w:r w:rsidRPr="00C1791E">
        <w:t>[38] F. Lavocat, N. Ndongo-Thiam, P. Miossec, Interleukin-25 Produced by Synoviocytes Has Anti-inflammatory Effects by Acting As a Receptor Antagonist for Interleukin-17A Function, Front Immunol, 8 (2017) 647.</w:t>
      </w:r>
    </w:p>
    <w:p w14:paraId="37F8463D" w14:textId="77777777" w:rsidR="00C1791E" w:rsidRPr="00C1791E" w:rsidRDefault="00C1791E" w:rsidP="00C1791E">
      <w:pPr>
        <w:pStyle w:val="EndNoteBibliography"/>
        <w:spacing w:after="0"/>
      </w:pPr>
      <w:r w:rsidRPr="00C1791E">
        <w:t>[39] D. Li, B. Guo, H. Wu, L. Tan, C. Chang, Q. Lu, Interleukin-17 in systemic lupus erythematosus: A comprehensive review, Autoimmunity, 48 (2015) 353-361.</w:t>
      </w:r>
    </w:p>
    <w:p w14:paraId="3AD3BE23" w14:textId="77777777" w:rsidR="00C1791E" w:rsidRPr="00C1791E" w:rsidRDefault="00C1791E" w:rsidP="00C1791E">
      <w:pPr>
        <w:pStyle w:val="EndNoteBibliography"/>
        <w:spacing w:after="0"/>
      </w:pPr>
      <w:r w:rsidRPr="00C1791E">
        <w:t>[40] Y. Satoh, K. Nakano, H. Yoshinari, S. Nakayamada, S. Iwata, S. Kubo, I. Miyagawa, M. Yoshikawa, Y. Miyazaki, K. Saito, Y. Tanaka, A case of refractory lupus nephritis complicated by psoriasis vulgaris that was controlled with secukinumab, Lupus, 27 (2018) 1202-1206.</w:t>
      </w:r>
    </w:p>
    <w:p w14:paraId="283A05A5" w14:textId="77777777" w:rsidR="00C1791E" w:rsidRPr="00C1791E" w:rsidRDefault="00C1791E" w:rsidP="00C1791E">
      <w:pPr>
        <w:pStyle w:val="EndNoteBibliography"/>
        <w:spacing w:after="0"/>
      </w:pPr>
      <w:r w:rsidRPr="00C1791E">
        <w:t>[41] A. Cavalcanti, R. Santos, Z. Mesquita, A.L. Duarte, N. Lucena-Silva, Cytokine profile in childhood-onset systemic lupus erythematosus: a cross-sectional and longitudinal study, Braz J Med Biol Res, 50 (2017) e5738.</w:t>
      </w:r>
    </w:p>
    <w:p w14:paraId="45993B3F" w14:textId="77777777" w:rsidR="00C1791E" w:rsidRPr="00C1791E" w:rsidRDefault="00C1791E" w:rsidP="00C1791E">
      <w:pPr>
        <w:pStyle w:val="EndNoteBibliography"/>
        <w:spacing w:after="0"/>
      </w:pPr>
      <w:r w:rsidRPr="00C1791E">
        <w:t>[42] M. Postal, K.O. Pelicari, N.A. Sinicato, R. Marini, L.T. Costallat, S. Appenzeller, Th1/Th2 cytokine profile in childhood-onset systemic lupus erythematosus, Cytokine, 61 (2013) 785-791.</w:t>
      </w:r>
    </w:p>
    <w:p w14:paraId="075FF7AD" w14:textId="77777777" w:rsidR="00C1791E" w:rsidRPr="00C1791E" w:rsidRDefault="00C1791E" w:rsidP="00C1791E">
      <w:pPr>
        <w:pStyle w:val="EndNoteBibliography"/>
        <w:spacing w:after="0"/>
      </w:pPr>
      <w:r w:rsidRPr="00C1791E">
        <w:t>[43] H.Y. Chun, J.W. Chung, H.A. Kim, J.M. Yun, J.Y. Jeon, Y.M. Ye, S.H. Kim, H.S. Park, C.H. Suh, Cytokine IL-6 and IL-10 as biomarkers in systemic lupus erythematosus, J Clin Immunol, 27 (2007) 461-466.</w:t>
      </w:r>
    </w:p>
    <w:p w14:paraId="20D1AE1C" w14:textId="77777777" w:rsidR="00C1791E" w:rsidRPr="00C1791E" w:rsidRDefault="00C1791E" w:rsidP="00C1791E">
      <w:pPr>
        <w:pStyle w:val="EndNoteBibliography"/>
        <w:spacing w:after="0"/>
      </w:pPr>
      <w:r w:rsidRPr="00C1791E">
        <w:lastRenderedPageBreak/>
        <w:t>[44] J. Godsell, I. Rudloff, R. Kandane-Rathnayake, A. Hoi, M.F. Nold, E.F. Morand, J. Harris, Clinical associations of IL-10 and IL-37 in systemic lupus erythematosus, Sci Rep, 6 (2016) 34604.</w:t>
      </w:r>
    </w:p>
    <w:p w14:paraId="5A94707A" w14:textId="77777777" w:rsidR="00C1791E" w:rsidRPr="00C1791E" w:rsidRDefault="00C1791E" w:rsidP="00C1791E">
      <w:pPr>
        <w:pStyle w:val="EndNoteBibliography"/>
        <w:spacing w:after="0"/>
      </w:pPr>
      <w:r w:rsidRPr="00C1791E">
        <w:t>[45] K. Hase, K. Tani, T. Shimizu, Y. Ohmoto, K. Matsushima, S. Sone, Increased CCR4 expression in active systemic lupus erythematosus, J Leukoc Biol, 70 (2001) 749-755.</w:t>
      </w:r>
    </w:p>
    <w:p w14:paraId="74C72697" w14:textId="77777777" w:rsidR="00C1791E" w:rsidRPr="00C1791E" w:rsidRDefault="00C1791E" w:rsidP="00C1791E">
      <w:pPr>
        <w:pStyle w:val="EndNoteBibliography"/>
        <w:spacing w:after="0"/>
      </w:pPr>
      <w:r w:rsidRPr="00C1791E">
        <w:t>[46] F.A. Houssiau, C. Lefebvre, M. Vanden Berghe, M. Lambert, J.P. Devogelaer, J.C. Renauld, Serum interleukin 10 titers in systemic lupus erythematosus reflect disease activity, Lupus, 4 (1995) 393-395.</w:t>
      </w:r>
    </w:p>
    <w:p w14:paraId="32D8DA0F" w14:textId="77777777" w:rsidR="00C1791E" w:rsidRPr="00C1791E" w:rsidRDefault="00C1791E" w:rsidP="00C1791E">
      <w:pPr>
        <w:pStyle w:val="EndNoteBibliography"/>
        <w:spacing w:after="0"/>
      </w:pPr>
      <w:r w:rsidRPr="00C1791E">
        <w:t>[47] T.F. Liu, B.M. Jones, Impaired production of IL-12 in system lupus erythematosus. II: IL-12 production in vitro is correlated negatively with serum IL-10, positively with serum IFN-gamma and negatively with disease activity in SLE, Cytokine, 10 (1998) 148-153.</w:t>
      </w:r>
    </w:p>
    <w:p w14:paraId="274E6C99" w14:textId="77777777" w:rsidR="00C1791E" w:rsidRPr="00C1791E" w:rsidRDefault="00C1791E" w:rsidP="00C1791E">
      <w:pPr>
        <w:pStyle w:val="EndNoteBibliography"/>
        <w:spacing w:after="0"/>
      </w:pPr>
      <w:r w:rsidRPr="00C1791E">
        <w:t>[48] S. Mellor-Pita, M.J. Citores, R. Castejon, M. Yebra-Bango, P. Tutor-Ureta, S. Rosado, J.L. Andreu, J.A. Vargas, Monocytes and T lymphocytes contribute to a predominance of interleukin 6 and interleukin 10 in systemic lupus erythematosus, Cytometry B Clin Cytom, 76 (2009) 261-270.</w:t>
      </w:r>
    </w:p>
    <w:p w14:paraId="68CA46BB" w14:textId="77777777" w:rsidR="00C1791E" w:rsidRPr="00C1791E" w:rsidRDefault="00C1791E" w:rsidP="00C1791E">
      <w:pPr>
        <w:pStyle w:val="EndNoteBibliography"/>
        <w:spacing w:after="0"/>
      </w:pPr>
      <w:r w:rsidRPr="00C1791E">
        <w:t>[49] Y.B. Park, S.K. Lee, D.S. Kim, J. Lee, C.H. Lee, C.H. Song, Elevated interleukin-10 levels correlated with disease activity in systemic lupus erythematosus, Clin Exp Rheumatol, 16 (1998) 283-288.</w:t>
      </w:r>
    </w:p>
    <w:p w14:paraId="6CC41CB1" w14:textId="77777777" w:rsidR="00C1791E" w:rsidRPr="00C1791E" w:rsidRDefault="00C1791E" w:rsidP="00C1791E">
      <w:pPr>
        <w:pStyle w:val="EndNoteBibliography"/>
        <w:spacing w:after="0"/>
      </w:pPr>
      <w:r w:rsidRPr="00C1791E">
        <w:t>[50] E. Waszczykowska, E. Robak, A. Wozniacka, J. Narbutt, J.D. Torzecka, A. Sysa-Jedrzejowska, Estimation of SLE activity based on the serum level of chosen cytokines and superoxide radical generation, Mediators Inflamm, 8 (1999) 93-100.</w:t>
      </w:r>
    </w:p>
    <w:p w14:paraId="238D0A91" w14:textId="77777777" w:rsidR="00C1791E" w:rsidRPr="00C1791E" w:rsidRDefault="00C1791E" w:rsidP="00C1791E">
      <w:pPr>
        <w:pStyle w:val="EndNoteBibliography"/>
        <w:spacing w:after="0"/>
      </w:pPr>
      <w:r w:rsidRPr="00C1791E">
        <w:t>[51] C.M. Hedrich, T. Rauen, S.A. Apostolidis, A.P. Grammatikos, N. Rodriguez Rodriguez, C. Ioannidis, V.C. Kyttaris, J.C. Crispin, G.C. Tsokos, Stat3 promotes IL-10 expression in lupus T cells through trans-activation and chromatin remodeling, Proc Natl Acad Sci U S A, 111 (2014) 13457-13462.</w:t>
      </w:r>
    </w:p>
    <w:p w14:paraId="368081D7" w14:textId="77777777" w:rsidR="00C1791E" w:rsidRPr="00C1791E" w:rsidRDefault="00C1791E" w:rsidP="00C1791E">
      <w:pPr>
        <w:pStyle w:val="EndNoteBibliography"/>
        <w:spacing w:after="0"/>
      </w:pPr>
      <w:r w:rsidRPr="00C1791E">
        <w:t>[52] L. Llorente, Y. Richaud-Patin, C. Garcia-Padilla, E. Claret, J. Jakez-Ocampo, M.H. Cardiel, J. Alcocer-Varela, L. Grangeot-Keros, D. Alarcon-Segovia, J. Wijdenes, P. Galanaud, D. Emilie, Clinical and biologic effects of anti-interleukin-10 monoclonal antibody administration in systemic lupus erythematosus, Arthritis Rheum, 43 (2000) 1790-1800.</w:t>
      </w:r>
    </w:p>
    <w:p w14:paraId="0D09010A" w14:textId="77777777" w:rsidR="00C1791E" w:rsidRPr="00C1791E" w:rsidRDefault="00C1791E" w:rsidP="00C1791E">
      <w:pPr>
        <w:pStyle w:val="EndNoteBibliography"/>
        <w:spacing w:after="0"/>
      </w:pPr>
      <w:r w:rsidRPr="00C1791E">
        <w:t>[53] M.P. Rodero, J. Decalf, V. Bondet, D. Hunt, G.I. Rice, S. Werneke, S.L. McGlasson, M.A. Alyanakian, B. Bader-Meunier, C. Barnerias, N. Bellon, A. Belot, C. Bodemer, T.A. Briggs, I. Desguerre, M.L. Fremond, M. Hully, A. van den Maagdenberg, I. Melki, I. Meyts, L. Musset, N. Pelzer, P. Quartier, G.M. Terwindt, J. Wardlaw, S. Wiseman, F. Rieux-Laucat, Y. Rose, B. Neven, C. Hertel, A. Hayday, M.L. Albert, F. Rozenberg, Y.J. Crow, D. Duffy, Detection of interferon alpha protein reveals differential levels and cellular sources in disease, J Exp Med, 214 (2017) 1547-1555.</w:t>
      </w:r>
    </w:p>
    <w:p w14:paraId="54DAB2AA" w14:textId="77777777" w:rsidR="00C1791E" w:rsidRPr="00C1791E" w:rsidRDefault="00C1791E" w:rsidP="00C1791E">
      <w:pPr>
        <w:pStyle w:val="EndNoteBibliography"/>
        <w:spacing w:after="0"/>
      </w:pPr>
      <w:r w:rsidRPr="00C1791E">
        <w:t>[54] J. Hua, K. Kirou, C. Lee, M.K. Crow, Functional assay of type I interferon in systemic lupus erythematosus plasma and association with anti-RNA binding protein autoantibodies, Arthritis Rheum, 54 (2006) 1906-1916.</w:t>
      </w:r>
    </w:p>
    <w:p w14:paraId="0F335DB5" w14:textId="77777777" w:rsidR="00C1791E" w:rsidRPr="00C1791E" w:rsidRDefault="00C1791E" w:rsidP="00C1791E">
      <w:pPr>
        <w:pStyle w:val="EndNoteBibliography"/>
        <w:spacing w:after="0"/>
      </w:pPr>
      <w:r w:rsidRPr="00C1791E">
        <w:t>[55] N.M. Heshmat, T.H. El-Kerdany, Serum levels of vascular endothelial growth factor in children and adolescents with systemic lupus erythematosus, Pediatr Allergy Immunol, 18 (2007) 346-353.</w:t>
      </w:r>
    </w:p>
    <w:p w14:paraId="77C4B001" w14:textId="77777777" w:rsidR="00C1791E" w:rsidRPr="00C1791E" w:rsidRDefault="00C1791E" w:rsidP="00C1791E">
      <w:pPr>
        <w:pStyle w:val="EndNoteBibliography"/>
        <w:spacing w:after="0"/>
      </w:pPr>
      <w:r w:rsidRPr="00C1791E">
        <w:t>[56] J. Guo, Y. Xiang, Y.F. Peng, H.T. Huang, Y. Lan, Y.S. Wei, The association of novel IL-33 polymorphisms with sIL-33 and risk of systemic lupus erythematosus, Mol Immunol, 77 (2016) 1-7.</w:t>
      </w:r>
    </w:p>
    <w:p w14:paraId="72434D87" w14:textId="77777777" w:rsidR="00C1791E" w:rsidRPr="00C1791E" w:rsidRDefault="00C1791E" w:rsidP="00C1791E">
      <w:pPr>
        <w:pStyle w:val="EndNoteBibliography"/>
        <w:spacing w:after="0"/>
      </w:pPr>
      <w:r w:rsidRPr="00C1791E">
        <w:t>[57] Z. Yang, Y. Liang, W. Xi, C. Li, R. Zhong, Association of increased serum IL-33 levels with clinical and laboratory characteristics of systemic lupus erythematosus in Chinese population, Clin Exp Med, 11 (2011) 75-80.</w:t>
      </w:r>
    </w:p>
    <w:p w14:paraId="3E6D77A2" w14:textId="77777777" w:rsidR="00C1791E" w:rsidRPr="00C1791E" w:rsidRDefault="00C1791E" w:rsidP="00C1791E">
      <w:pPr>
        <w:pStyle w:val="EndNoteBibliography"/>
        <w:spacing w:after="0"/>
      </w:pPr>
      <w:r w:rsidRPr="00C1791E">
        <w:t>[58] M.Y. Mok, F.P. Huang, W.K. Ip, Y. Lo, F.Y. Wong, E.Y. Chan, K.F. Lam, D. Xu, Serum levels of IL-33 and soluble ST2 and their association with disease activity in systemic lupus erythematosus, Rheumatology (Oxford), 49 (2010) 520-527.</w:t>
      </w:r>
    </w:p>
    <w:p w14:paraId="4A3A0700" w14:textId="77777777" w:rsidR="00C1791E" w:rsidRPr="00C1791E" w:rsidRDefault="00C1791E" w:rsidP="00C1791E">
      <w:pPr>
        <w:pStyle w:val="EndNoteBibliography"/>
        <w:spacing w:after="0"/>
      </w:pPr>
      <w:r w:rsidRPr="00C1791E">
        <w:t>[59] D. Kaminiarczyk-Pyzalka, K. Adamczak, H. Mikos, I. Klimecka, J. Moczko, M. Niedziela, Proinflammatory cytokines in monitoring the course of disease and effectiveness of treatment with etanercept (ETN) of children with oligo- and polyarticular juvenile idiopathic arthritis (JIA), Clin Lab, 60 (2014) 1481-1490.</w:t>
      </w:r>
    </w:p>
    <w:p w14:paraId="6FAD2B69" w14:textId="77777777" w:rsidR="00C1791E" w:rsidRPr="00C1791E" w:rsidRDefault="00C1791E" w:rsidP="00C1791E">
      <w:pPr>
        <w:pStyle w:val="EndNoteBibliography"/>
        <w:spacing w:after="0"/>
      </w:pPr>
      <w:r w:rsidRPr="00C1791E">
        <w:lastRenderedPageBreak/>
        <w:t>[60] C. Meazza, P. Travaglino, P. Pignatti, S. Magni-Manzoni, A. Ravelli, A. Martini, F. De Benedetti, Macrophage migration inhibitory factor in patients with juvenile idiopathic arthritis, Arthritis Rheum, 46 (2002) 232-237.</w:t>
      </w:r>
    </w:p>
    <w:p w14:paraId="429D173C" w14:textId="77777777" w:rsidR="00C1791E" w:rsidRPr="00C1791E" w:rsidRDefault="00C1791E" w:rsidP="00C1791E">
      <w:pPr>
        <w:pStyle w:val="EndNoteBibliography"/>
        <w:spacing w:after="0"/>
      </w:pPr>
      <w:r w:rsidRPr="00C1791E">
        <w:t>[61] E. Crawley, R. Kay, J. Sillibourne, P. Patel, I. Hutchinson, P. Woo, Polymorphic haplotypes of the interleukin-10 5' flanking region determine variable interleukin-10 transcription and are associated with particular phenotypes of juvenile rheumatoid arthritis, Arthritis Rheum, 42 (1999) 1101-1108.</w:t>
      </w:r>
    </w:p>
    <w:p w14:paraId="444517F1" w14:textId="77777777" w:rsidR="00C1791E" w:rsidRPr="00C1791E" w:rsidRDefault="00C1791E" w:rsidP="00C1791E">
      <w:pPr>
        <w:pStyle w:val="EndNoteBibliography"/>
        <w:spacing w:after="0"/>
      </w:pPr>
      <w:r w:rsidRPr="00C1791E">
        <w:t>[62] E. Crawley, S. Kon, P. Woo, Hereditary predisposition to low interleukin-10 production in children with extended oligoarticular juvenile idiopathic arthritis, Rheumatology (Oxford), 40 (2001) 574-578.</w:t>
      </w:r>
    </w:p>
    <w:p w14:paraId="6510BECE" w14:textId="77777777" w:rsidR="00C1791E" w:rsidRPr="00C1791E" w:rsidRDefault="00C1791E" w:rsidP="00C1791E">
      <w:pPr>
        <w:pStyle w:val="EndNoteBibliography"/>
        <w:spacing w:after="0"/>
      </w:pPr>
      <w:r w:rsidRPr="00C1791E">
        <w:t>[63] M.S. Fife, A. Gutierrez, E.M. Ogilvie, C.J. Stock, J.M. Samuel, W. Thomson, L.F. Mack, C.M. Lewis, P. Woo, Novel IL10 gene family associations with systemic juvenile idiopathic arthritis, Arthritis Res Ther, 8 (2006) R148.</w:t>
      </w:r>
    </w:p>
    <w:p w14:paraId="6972D1C6" w14:textId="77777777" w:rsidR="00C1791E" w:rsidRPr="00C1791E" w:rsidRDefault="00C1791E" w:rsidP="00C1791E">
      <w:pPr>
        <w:pStyle w:val="EndNoteBibliography"/>
        <w:spacing w:after="0"/>
      </w:pPr>
      <w:r w:rsidRPr="00C1791E">
        <w:t>[64] M. Imbrechts, A. Avau, J. Vandenhaute, B. Malengier-Devlies, K. Put, T. Mitera, N. Berghmans, O. Burton, S. Junius, A. Liston, L. de Somer, C. Wouters, P. Matthys, Insufficient IL-10 Production as a Mechanism Underlying the Pathogenesis of Systemic Juvenile Idiopathic Arthritis, J Immunol, 201 (2018) 2654-2663.</w:t>
      </w:r>
    </w:p>
    <w:p w14:paraId="11D6CDB7" w14:textId="77777777" w:rsidR="00C1791E" w:rsidRPr="00C1791E" w:rsidRDefault="00C1791E" w:rsidP="00C1791E">
      <w:pPr>
        <w:pStyle w:val="EndNoteBibliography"/>
        <w:spacing w:after="0"/>
      </w:pPr>
      <w:r w:rsidRPr="00C1791E">
        <w:t>[65] J.C. Moller, D. Paul, G. Ganser, U. Range, M. Gahr, R. Kelsch, A. Rosen-Wolff, C.M. Hedrich, IL10 promoter polymorphisms are associated with systemic onset juvenile idiopathic arthritis (SoJIA), Clin Exp Rheumatol, 28 (2010) 912-918.</w:t>
      </w:r>
    </w:p>
    <w:p w14:paraId="7A6BC536" w14:textId="77777777" w:rsidR="00C1791E" w:rsidRPr="00C1791E" w:rsidRDefault="00C1791E" w:rsidP="00C1791E">
      <w:pPr>
        <w:pStyle w:val="EndNoteBibliography"/>
        <w:spacing w:after="0"/>
      </w:pPr>
      <w:r w:rsidRPr="00C1791E">
        <w:t>[66] M. Rapp, M.W.M. Wintergerst, W.G. Kunz, V.K. Vetter, M.M.L. Knott, D. Lisowski, S. Haubner, S. Moder, R. Thaler, S. Eiber, B. Meyer, N. Rohrle, I. Piseddu, S. Grassmann, P. Layritz, B. Kuhnemuth, S. Stutte, C. Bourquin, U.H. von Andrian, S. Endres, D. Anz, CCL22 controls immunity by promoting regulatory T cell communication with dendritic cells in lymph nodes, J Exp Med, 216 (2019) 1170-1181.</w:t>
      </w:r>
    </w:p>
    <w:p w14:paraId="3EC12147" w14:textId="77777777" w:rsidR="00C1791E" w:rsidRPr="00C1791E" w:rsidRDefault="00C1791E" w:rsidP="00C1791E">
      <w:pPr>
        <w:pStyle w:val="EndNoteBibliography"/>
        <w:spacing w:after="0"/>
      </w:pPr>
      <w:r w:rsidRPr="00C1791E">
        <w:t>[67] M. Jelusic, I.K. Lukic, L. Tambic-Bukovac, K. Dubravcic, I. Malcic, I. Rudan, D. Batinic, Interleukin-18 as a mediator of systemic juvenile idiopathic arthritis, Clin Rheumatol, 26 (2007) 1332-1334.</w:t>
      </w:r>
    </w:p>
    <w:p w14:paraId="493B2E59" w14:textId="77777777" w:rsidR="00C1791E" w:rsidRPr="00C1791E" w:rsidRDefault="00C1791E" w:rsidP="00C1791E">
      <w:pPr>
        <w:pStyle w:val="EndNoteBibliography"/>
        <w:spacing w:after="0"/>
      </w:pPr>
      <w:r w:rsidRPr="00C1791E">
        <w:t>[68] M. Shimizu, T. Yokoyama, K. Yamada, H. Kaneda, H. Wada, T. Wada, T. Toma, K. Ohta, Y. Kasahara, A. Yachie, Distinct cytokine profiles of systemic-onset juvenile idiopathic arthritis-associated macrophage activation syndrome with particular emphasis on the role of interleukin-18 in its pathogenesis, Rheumatology (Oxford), 49 (2010) 1645-1653.</w:t>
      </w:r>
    </w:p>
    <w:p w14:paraId="39D0EC7D" w14:textId="77777777" w:rsidR="00C1791E" w:rsidRPr="00C1791E" w:rsidRDefault="00C1791E" w:rsidP="00C1791E">
      <w:pPr>
        <w:pStyle w:val="EndNoteBibliography"/>
        <w:spacing w:after="0"/>
      </w:pPr>
      <w:r w:rsidRPr="00C1791E">
        <w:t>[69] S. Yasin, N. Fall, R.A. Brown, M. Henderlight, S.W. Canna, C. Girard-Guyonvarc'h, C. Gabay, A.A. Grom, G.S. Schulert, IL-18 as a biomarker linking systemic juvenile idiopathic arthritis and macrophage activation syndrome, Rheumatology (Oxford), 59 (2020) 361-366.</w:t>
      </w:r>
    </w:p>
    <w:p w14:paraId="1A0139D6" w14:textId="77777777" w:rsidR="00C1791E" w:rsidRPr="00C1791E" w:rsidRDefault="00C1791E" w:rsidP="00C1791E">
      <w:pPr>
        <w:pStyle w:val="EndNoteBibliography"/>
        <w:spacing w:after="0"/>
      </w:pPr>
      <w:r w:rsidRPr="00C1791E">
        <w:t>[70] M. Shimizu, Y. Nakagishi, A. Yachie, Distinct subsets of patients with systemic juvenile idiopathic arthritis based on their cytokine profiles, Cytokine, 61 (2013) 345-348.</w:t>
      </w:r>
    </w:p>
    <w:p w14:paraId="7981BDED" w14:textId="77777777" w:rsidR="00C1791E" w:rsidRPr="00C1791E" w:rsidRDefault="00C1791E" w:rsidP="00C1791E">
      <w:pPr>
        <w:pStyle w:val="EndNoteBibliography"/>
        <w:spacing w:after="0"/>
      </w:pPr>
      <w:r w:rsidRPr="00C1791E">
        <w:t>[71] N. Bruck, A. Schnabel, C.M. Hedrich, Current understanding of the pathophysiology of systemic juvenile idiopathic arthritis (sJIA) and target-directed therapeutic approaches, Clin Immunol, 159 (2015) 72-83.</w:t>
      </w:r>
    </w:p>
    <w:p w14:paraId="123D1D13" w14:textId="77777777" w:rsidR="00C1791E" w:rsidRPr="00C1791E" w:rsidRDefault="00C1791E" w:rsidP="00C1791E">
      <w:pPr>
        <w:pStyle w:val="EndNoteBibliography"/>
        <w:spacing w:after="0"/>
      </w:pPr>
      <w:r w:rsidRPr="00C1791E">
        <w:t>[72] M. Pardeo, C. Bracaglia, F. De Benedetti, Systemic juvenile idiopathic arthritis: New insights into pathogenesis and cytokine directed therapies, Best Pract Res Clin Rheumatol, 31 (2017) 505-516.</w:t>
      </w:r>
    </w:p>
    <w:p w14:paraId="7AD24CA4" w14:textId="77777777" w:rsidR="00C1791E" w:rsidRPr="00C1791E" w:rsidRDefault="00C1791E" w:rsidP="00C1791E">
      <w:pPr>
        <w:pStyle w:val="EndNoteBibliography"/>
        <w:spacing w:after="0"/>
      </w:pPr>
      <w:r w:rsidRPr="00C1791E">
        <w:t>[73] E.H. Choy, F. De Benedetti, T. Takeuchi, M. Hashizume, M.R. John, T. Kishimoto, Translating IL-6 biology into effective treatments, Nat Rev Rheumatol, 16 (2020) 335-345.</w:t>
      </w:r>
    </w:p>
    <w:p w14:paraId="6D4506C9" w14:textId="77777777" w:rsidR="00C1791E" w:rsidRPr="00C1791E" w:rsidRDefault="00C1791E" w:rsidP="00C1791E">
      <w:pPr>
        <w:pStyle w:val="EndNoteBibliography"/>
        <w:spacing w:after="0"/>
      </w:pPr>
      <w:r w:rsidRPr="00C1791E">
        <w:t>[74] H. Muhl, M. Bachmann, IL-18/IL-18BP and IL-22/IL-22BP: Two interrelated couples with therapeutic potential, Cell Signal, 63 (2019) 109388.</w:t>
      </w:r>
    </w:p>
    <w:p w14:paraId="7A802CDC" w14:textId="77777777" w:rsidR="00C1791E" w:rsidRPr="00C1791E" w:rsidRDefault="00C1791E" w:rsidP="00C1791E">
      <w:pPr>
        <w:pStyle w:val="EndNoteBibliography"/>
        <w:spacing w:after="0"/>
      </w:pPr>
      <w:r w:rsidRPr="00C1791E">
        <w:t>[75] G. Cheng, A. Yu, T.R. Malek, T-cell tolerance and the multi-functional role of IL-2R signaling in T-regulatory cells, Immunol Rev, 241 (2011) 63-76.</w:t>
      </w:r>
    </w:p>
    <w:p w14:paraId="298863B9" w14:textId="77777777" w:rsidR="00C1791E" w:rsidRPr="00C1791E" w:rsidRDefault="00C1791E" w:rsidP="00C1791E">
      <w:pPr>
        <w:pStyle w:val="EndNoteBibliography"/>
      </w:pPr>
      <w:r w:rsidRPr="00C1791E">
        <w:t>[76] H. Li, J. Chen, A. Huang, J. Stinson, S. Heldens, J. Foster, P. Dowd, A.L. Gurney, W.I. Wood, Cloning and characterization of IL-17B and IL-17C, two new members of the IL-17 cytokine family, Proc Natl Acad Sci U S A, 97 (2000) 773-778.</w:t>
      </w:r>
    </w:p>
    <w:p w14:paraId="4F144546" w14:textId="4547B10D" w:rsidR="0080399D" w:rsidRDefault="00673700" w:rsidP="00673700">
      <w:pPr>
        <w:rPr>
          <w:lang w:val="en-US"/>
        </w:rPr>
      </w:pPr>
      <w:r>
        <w:rPr>
          <w:lang w:val="en-US"/>
        </w:rPr>
        <w:fldChar w:fldCharType="end"/>
      </w:r>
    </w:p>
    <w:p w14:paraId="6A601AAF" w14:textId="5D8DD321" w:rsidR="00DF4225" w:rsidRPr="00DF4225" w:rsidRDefault="00DF4225" w:rsidP="00673700">
      <w:pPr>
        <w:rPr>
          <w:b/>
          <w:lang w:val="en-US"/>
        </w:rPr>
      </w:pPr>
      <w:r w:rsidRPr="00DF4225">
        <w:rPr>
          <w:b/>
          <w:lang w:val="en-US"/>
        </w:rPr>
        <w:lastRenderedPageBreak/>
        <w:t>Figure legends</w:t>
      </w:r>
    </w:p>
    <w:p w14:paraId="04569FA5" w14:textId="5EE79814" w:rsidR="00DF4225" w:rsidRDefault="00DF4225" w:rsidP="00DF4225">
      <w:pPr>
        <w:rPr>
          <w:bCs/>
        </w:rPr>
      </w:pPr>
      <w:r w:rsidRPr="00673700">
        <w:rPr>
          <w:b/>
          <w:lang w:val="en-US" w:bidi="en-US"/>
        </w:rPr>
        <w:t xml:space="preserve">Figure 1. </w:t>
      </w:r>
      <w:r w:rsidRPr="00673700">
        <w:rPr>
          <w:bCs/>
        </w:rPr>
        <w:t>Serum cytokine signatures differ between patients with JIA, jSLE and controls. (</w:t>
      </w:r>
      <w:r w:rsidRPr="00673700">
        <w:rPr>
          <w:b/>
        </w:rPr>
        <w:t>a</w:t>
      </w:r>
      <w:r w:rsidRPr="00673700">
        <w:rPr>
          <w:bCs/>
        </w:rPr>
        <w:t>) PLSDA model score plots for two components. Model based on serum protein concentrations in JIA, jSLE, and HC. (</w:t>
      </w:r>
      <w:r w:rsidRPr="00673700">
        <w:rPr>
          <w:b/>
        </w:rPr>
        <w:t>b</w:t>
      </w:r>
      <w:r w:rsidRPr="00673700">
        <w:rPr>
          <w:bCs/>
        </w:rPr>
        <w:t>) Analytes with “highest importance” in the model (VIP scores) for the two components.</w:t>
      </w:r>
    </w:p>
    <w:p w14:paraId="75C22C87" w14:textId="77777777" w:rsidR="00DF4225" w:rsidRDefault="00DF4225" w:rsidP="00DF4225">
      <w:pPr>
        <w:rPr>
          <w:bCs/>
        </w:rPr>
      </w:pPr>
    </w:p>
    <w:p w14:paraId="25E1CA62" w14:textId="4567A4B7" w:rsidR="00DF4225" w:rsidRDefault="00DF4225" w:rsidP="00DF4225">
      <w:pPr>
        <w:rPr>
          <w:bCs/>
        </w:rPr>
      </w:pPr>
      <w:r w:rsidRPr="00673700">
        <w:rPr>
          <w:b/>
          <w:lang w:val="en-US"/>
        </w:rPr>
        <w:t xml:space="preserve">Figure 2. </w:t>
      </w:r>
      <w:r w:rsidRPr="00673700">
        <w:rPr>
          <w:bCs/>
        </w:rPr>
        <w:t xml:space="preserve">Serum concentrations of cytokines discriminating between disease groups. </w:t>
      </w:r>
      <w:r w:rsidR="003233A5">
        <w:rPr>
          <w:bCs/>
        </w:rPr>
        <w:t>(</w:t>
      </w:r>
      <w:r w:rsidR="003233A5" w:rsidRPr="00554E26">
        <w:rPr>
          <w:b/>
          <w:bCs/>
        </w:rPr>
        <w:t>a</w:t>
      </w:r>
      <w:r w:rsidR="003233A5">
        <w:rPr>
          <w:bCs/>
        </w:rPr>
        <w:t xml:space="preserve">) </w:t>
      </w:r>
      <w:r w:rsidRPr="00673700">
        <w:rPr>
          <w:bCs/>
        </w:rPr>
        <w:t>Relative abundances of serum cytokines with highest potential for discriminating between JIA, jSLE, and HC patients.</w:t>
      </w:r>
      <w:r w:rsidR="003233A5">
        <w:rPr>
          <w:bCs/>
        </w:rPr>
        <w:t xml:space="preserve"> (</w:t>
      </w:r>
      <w:r w:rsidR="003233A5" w:rsidRPr="00554E26">
        <w:rPr>
          <w:b/>
          <w:bCs/>
        </w:rPr>
        <w:t>b</w:t>
      </w:r>
      <w:r w:rsidR="003233A5">
        <w:rPr>
          <w:bCs/>
        </w:rPr>
        <w:t xml:space="preserve">) </w:t>
      </w:r>
      <w:r w:rsidR="003233A5" w:rsidRPr="00673700">
        <w:rPr>
          <w:bCs/>
        </w:rPr>
        <w:t>Relative abundances of serum cytokines</w:t>
      </w:r>
      <w:r w:rsidR="003233A5">
        <w:rPr>
          <w:bCs/>
        </w:rPr>
        <w:t xml:space="preserve"> discriminating between subforms of JIA between </w:t>
      </w:r>
      <w:r w:rsidR="003233A5" w:rsidRPr="00673700">
        <w:rPr>
          <w:bCs/>
        </w:rPr>
        <w:t>JIA, jSLE, and HC patients</w:t>
      </w:r>
      <w:r w:rsidR="003233A5">
        <w:rPr>
          <w:bCs/>
        </w:rPr>
        <w:t>.</w:t>
      </w:r>
      <w:r w:rsidRPr="00673700">
        <w:rPr>
          <w:bCs/>
        </w:rPr>
        <w:t xml:space="preserve"> Boxplots show median and IQR for relative abundance with individual sample values as black dots. *, p</w:t>
      </w:r>
      <w:r w:rsidRPr="00673700">
        <w:rPr>
          <w:bCs/>
          <w:vertAlign w:val="subscript"/>
        </w:rPr>
        <w:t>c</w:t>
      </w:r>
      <w:r w:rsidRPr="00673700">
        <w:rPr>
          <w:bCs/>
        </w:rPr>
        <w:t>&lt;0.05; **, p</w:t>
      </w:r>
      <w:r w:rsidRPr="00673700">
        <w:rPr>
          <w:bCs/>
          <w:vertAlign w:val="subscript"/>
        </w:rPr>
        <w:t>c</w:t>
      </w:r>
      <w:r w:rsidRPr="00673700">
        <w:rPr>
          <w:bCs/>
        </w:rPr>
        <w:t>&lt;0.01.</w:t>
      </w:r>
    </w:p>
    <w:p w14:paraId="362D500E" w14:textId="77777777" w:rsidR="00DF4225" w:rsidRDefault="00DF4225" w:rsidP="00DF4225">
      <w:pPr>
        <w:rPr>
          <w:bCs/>
        </w:rPr>
      </w:pPr>
    </w:p>
    <w:p w14:paraId="2AE370A6" w14:textId="3C51AC83" w:rsidR="00DF4225" w:rsidRDefault="00DF4225" w:rsidP="00DF4225">
      <w:pPr>
        <w:rPr>
          <w:bCs/>
          <w:lang w:val="en-US"/>
        </w:rPr>
      </w:pPr>
      <w:r w:rsidRPr="00673700">
        <w:rPr>
          <w:b/>
          <w:lang w:val="en-US"/>
        </w:rPr>
        <w:t xml:space="preserve">Figure 3. </w:t>
      </w:r>
      <w:r w:rsidRPr="00673700">
        <w:rPr>
          <w:bCs/>
          <w:lang w:val="en-US"/>
        </w:rPr>
        <w:t>Impact of reduction of proteins included in the panel on model performance. PLSDA models with various different feature counts and selection of features were produced to evaluate how the accuracy of the model was degraded by removal of proteins.</w:t>
      </w:r>
    </w:p>
    <w:p w14:paraId="2453E273" w14:textId="77777777" w:rsidR="00DF4225" w:rsidRDefault="00DF4225" w:rsidP="00DF4225">
      <w:pPr>
        <w:rPr>
          <w:bCs/>
          <w:lang w:val="en-US"/>
        </w:rPr>
      </w:pPr>
    </w:p>
    <w:p w14:paraId="30E42AFB" w14:textId="77777777" w:rsidR="00DF4225" w:rsidRDefault="00DF4225" w:rsidP="00DF4225">
      <w:pPr>
        <w:rPr>
          <w:lang w:val="en-US"/>
        </w:rPr>
      </w:pPr>
      <w:r w:rsidRPr="00673700">
        <w:rPr>
          <w:b/>
          <w:lang w:val="en-US"/>
        </w:rPr>
        <w:t xml:space="preserve">Figure 4. </w:t>
      </w:r>
      <w:r w:rsidRPr="00673700">
        <w:rPr>
          <w:bCs/>
        </w:rPr>
        <w:t>Serum proteins associate with patient subgroups. (</w:t>
      </w:r>
      <w:r w:rsidRPr="00673700">
        <w:rPr>
          <w:b/>
        </w:rPr>
        <w:t>a</w:t>
      </w:r>
      <w:r w:rsidRPr="00673700">
        <w:rPr>
          <w:bCs/>
        </w:rPr>
        <w:t>) Relative serum concentrations of IL-18, MIF, MIP-5 and YKL-40 in JIA patients grouped by disease type. (</w:t>
      </w:r>
      <w:r w:rsidRPr="00673700">
        <w:rPr>
          <w:b/>
        </w:rPr>
        <w:t>b</w:t>
      </w:r>
      <w:r w:rsidRPr="00673700">
        <w:rPr>
          <w:bCs/>
        </w:rPr>
        <w:t>) Relative serum concentrations of IL2-Ra in JIA patients grouped by pubertal status. (</w:t>
      </w:r>
      <w:r w:rsidRPr="00673700">
        <w:rPr>
          <w:b/>
        </w:rPr>
        <w:t>c</w:t>
      </w:r>
      <w:r w:rsidRPr="00673700">
        <w:rPr>
          <w:bCs/>
        </w:rPr>
        <w:t>) Relative serum concentrations of IL-17B in jSLE patients grouped by pubertal status. (</w:t>
      </w:r>
      <w:r w:rsidRPr="00673700">
        <w:rPr>
          <w:b/>
        </w:rPr>
        <w:t>d</w:t>
      </w:r>
      <w:r w:rsidRPr="00673700">
        <w:rPr>
          <w:bCs/>
        </w:rPr>
        <w:t>) Relative serum concentrations of IL-33 in jSLE patients grouped by disease severity. Boxplots show median and IQR for relative abundance with individual values as black dots</w:t>
      </w:r>
      <w:r w:rsidRPr="00673700">
        <w:rPr>
          <w:lang w:val="en-US"/>
        </w:rPr>
        <w:t>.</w:t>
      </w:r>
    </w:p>
    <w:p w14:paraId="24E98064" w14:textId="2EB8FBE3" w:rsidR="00DF4225" w:rsidRPr="00673700" w:rsidRDefault="00DF4225" w:rsidP="00673700">
      <w:pPr>
        <w:rPr>
          <w:lang w:val="en-US"/>
        </w:rPr>
      </w:pPr>
    </w:p>
    <w:sectPr w:rsidR="00DF4225" w:rsidRPr="006737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762"/>
    <w:rsid w:val="001B67CB"/>
    <w:rsid w:val="003233A5"/>
    <w:rsid w:val="004533CC"/>
    <w:rsid w:val="00554E26"/>
    <w:rsid w:val="00673700"/>
    <w:rsid w:val="006E6483"/>
    <w:rsid w:val="0080399D"/>
    <w:rsid w:val="008173CD"/>
    <w:rsid w:val="00884729"/>
    <w:rsid w:val="008C4974"/>
    <w:rsid w:val="00B70683"/>
    <w:rsid w:val="00B97576"/>
    <w:rsid w:val="00C1791E"/>
    <w:rsid w:val="00D50AB2"/>
    <w:rsid w:val="00D564E6"/>
    <w:rsid w:val="00DD31E1"/>
    <w:rsid w:val="00DF4225"/>
    <w:rsid w:val="00EE7762"/>
    <w:rsid w:val="00F63825"/>
    <w:rsid w:val="00FA3D7F"/>
    <w:rsid w:val="00FC208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2C26D"/>
  <w15:chartTrackingRefBased/>
  <w15:docId w15:val="{04BE8D69-6974-448E-A705-586962E1A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737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3700"/>
    <w:rPr>
      <w:rFonts w:ascii="Calibri" w:hAnsi="Calibri" w:cs="Calibri"/>
      <w:noProof/>
      <w:lang w:val="en-US"/>
    </w:rPr>
  </w:style>
  <w:style w:type="paragraph" w:customStyle="1" w:styleId="EndNoteBibliography">
    <w:name w:val="EndNote Bibliography"/>
    <w:basedOn w:val="Normal"/>
    <w:link w:val="EndNoteBibliographyChar"/>
    <w:rsid w:val="006737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3700"/>
    <w:rPr>
      <w:rFonts w:ascii="Calibri" w:hAnsi="Calibri" w:cs="Calibri"/>
      <w:noProof/>
      <w:lang w:val="en-US"/>
    </w:rPr>
  </w:style>
  <w:style w:type="paragraph" w:styleId="CommentText">
    <w:name w:val="annotation text"/>
    <w:basedOn w:val="Normal"/>
    <w:link w:val="CommentTextChar"/>
    <w:uiPriority w:val="99"/>
    <w:semiHidden/>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semiHidden/>
    <w:rsid w:val="00673700"/>
    <w:rPr>
      <w:sz w:val="20"/>
      <w:szCs w:val="20"/>
    </w:rPr>
  </w:style>
  <w:style w:type="character" w:styleId="CommentReference">
    <w:name w:val="annotation reference"/>
    <w:uiPriority w:val="99"/>
    <w:rsid w:val="00673700"/>
    <w:rPr>
      <w:sz w:val="21"/>
      <w:szCs w:val="21"/>
    </w:rPr>
  </w:style>
  <w:style w:type="paragraph" w:styleId="BalloonText">
    <w:name w:val="Balloon Text"/>
    <w:basedOn w:val="Normal"/>
    <w:link w:val="BalloonTextChar"/>
    <w:uiPriority w:val="99"/>
    <w:semiHidden/>
    <w:unhideWhenUsed/>
    <w:rsid w:val="006737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sz w:val="18"/>
      <w:szCs w:val="18"/>
    </w:rPr>
  </w:style>
  <w:style w:type="paragraph" w:customStyle="1" w:styleId="MDPI42tablebody">
    <w:name w:val="MDPI_4.2_table_body"/>
    <w:qFormat/>
    <w:rsid w:val="00D50AB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table" w:customStyle="1" w:styleId="MDPI41threelinetable">
    <w:name w:val="MDPI_4.1_three_line_table"/>
    <w:basedOn w:val="TableNormal"/>
    <w:uiPriority w:val="99"/>
    <w:rsid w:val="00D50AB2"/>
    <w:pPr>
      <w:adjustRightInd w:val="0"/>
      <w:snapToGrid w:val="0"/>
      <w:spacing w:after="0" w:line="240" w:lineRule="auto"/>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styleId="ListParagraph">
    <w:name w:val="List Paragraph"/>
    <w:basedOn w:val="Normal"/>
    <w:uiPriority w:val="34"/>
    <w:qFormat/>
    <w:rsid w:val="00884729"/>
    <w:pPr>
      <w:ind w:left="720"/>
      <w:contextualSpacing/>
    </w:pPr>
  </w:style>
  <w:style w:type="paragraph" w:styleId="Revision">
    <w:name w:val="Revision"/>
    <w:hidden/>
    <w:uiPriority w:val="99"/>
    <w:semiHidden/>
    <w:rsid w:val="00554E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bd2e36d23604b9d15ed18da43e033523">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0c5f7bae772bc3de747fbefe48b38cfd"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5119420-DACD-429C-AD13-581831957F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F095C4-7489-4F9C-83E4-53A4CF1DA177}">
  <ds:schemaRefs>
    <ds:schemaRef ds:uri="http://schemas.microsoft.com/sharepoint/v3/contenttype/forms"/>
  </ds:schemaRefs>
</ds:datastoreItem>
</file>

<file path=customXml/itemProps3.xml><?xml version="1.0" encoding="utf-8"?>
<ds:datastoreItem xmlns:ds="http://schemas.openxmlformats.org/officeDocument/2006/customXml" ds:itemID="{13F943C3-DE00-4261-982C-F9F9D7F436D0}">
  <ds:schemaRefs>
    <ds:schemaRef ds:uri="http://schemas.openxmlformats.org/package/2006/metadata/core-properties"/>
    <ds:schemaRef ds:uri="http://schemas.microsoft.com/office/2006/documentManagement/types"/>
    <ds:schemaRef ds:uri="http://purl.org/dc/elements/1.1/"/>
    <ds:schemaRef ds:uri="http://schemas.microsoft.com/office/infopath/2007/PartnerControls"/>
    <ds:schemaRef ds:uri="http://www.w3.org/XML/1998/namespace"/>
    <ds:schemaRef ds:uri="2c0728d4-b628-46ac-beb8-1847ad0e6c02"/>
    <ds:schemaRef ds:uri="http://purl.org/dc/dcmitype/"/>
    <ds:schemaRef ds:uri="http://purl.org/dc/terms/"/>
    <ds:schemaRef ds:uri="2c43926a-b248-4fb5-8692-7f03bd5c687b"/>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5</Pages>
  <Words>11985</Words>
  <Characters>6832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sson, Emil</dc:creator>
  <cp:keywords/>
  <dc:description/>
  <cp:lastModifiedBy>Hong Jie</cp:lastModifiedBy>
  <cp:revision>13</cp:revision>
  <dcterms:created xsi:type="dcterms:W3CDTF">2021-05-25T08:19:00Z</dcterms:created>
  <dcterms:modified xsi:type="dcterms:W3CDTF">2021-11-2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